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77777777" w:rsidR="00594767" w:rsidRPr="00927584" w:rsidRDefault="00594767" w:rsidP="00594767">
      <w:pPr>
        <w:spacing w:line="360" w:lineRule="auto"/>
        <w:jc w:val="both"/>
      </w:pPr>
      <w:r w:rsidRPr="00927584">
        <w:t>1. Intraspecific variation exists in a wide range of biological processes and is the source for species adaptation to environmental changes. Plant reproduction by seed relies on seed germination, an irreversible physiological process regulated by environmental temperature and water availability. Intraspecific variation in the thermal thresholds for germination is widespread in seed plants and has been the subject of abundant research. However, much less is known about intraspecific variation in the water thresholds for seed germination. 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but this significance has never been tested at microclimatic scales.</w:t>
      </w:r>
    </w:p>
    <w:p w14:paraId="6D7F9502" w14:textId="77777777"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6D8AAA12"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i.e. there was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drought-tolerant. These results support 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has functional significance, even at environmental microscales (c. 10 m).</w:t>
      </w:r>
    </w:p>
    <w:p w14:paraId="6D7F9504" w14:textId="77777777" w:rsidR="00594767" w:rsidRPr="00927584" w:rsidRDefault="00594767" w:rsidP="00594767">
      <w:pPr>
        <w:spacing w:line="360" w:lineRule="auto"/>
        <w:jc w:val="both"/>
      </w:pPr>
      <w:r w:rsidRPr="00927584">
        <w:t>4. Synthesis: Our results indicate that the germination base water potential is a functional trait with important consequences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langeanus</w:t>
      </w:r>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03D8D5DA"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DF1093">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et al. 2007; Albert et al.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proofErr w:type="spellStart"/>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et al. 2021)"},"properties":{"noteIndex":0},"schema":"https://github.com/citation-style-language/schema/raw/master/csl-citation.json"}</w:instrText>
      </w:r>
      <w:r w:rsidRPr="00927584">
        <w:fldChar w:fldCharType="separate"/>
      </w:r>
      <w:r w:rsidRPr="00927584">
        <w:rPr>
          <w:noProof/>
        </w:rPr>
        <w:t>Westerband</w:t>
      </w:r>
      <w:proofErr w:type="spellEnd"/>
      <w:r w:rsidRPr="00927584">
        <w:rPr>
          <w:noProof/>
        </w:rPr>
        <w:t xml:space="preserve"> et al. 2021)</w:t>
      </w:r>
      <w:r w:rsidRPr="00927584">
        <w:fldChar w:fldCharType="end"/>
      </w:r>
      <w:r w:rsidRPr="00927584">
        <w:t>. Intraspecific variation has been hypothesized to be a response to heterogeneous environment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DF1093">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et al.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66805276"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et al.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DF1093">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et al.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et al.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Thus, the adaptation or acclimatization of plant regeneration to ongoing climate change will largely depend on</w:t>
      </w:r>
      <w:r w:rsidRPr="00927584" w:rsidDel="0062505A">
        <w:t xml:space="preserve"> </w:t>
      </w:r>
      <w:r w:rsidRPr="00927584">
        <w:t xml:space="preserve">intraspecific variation in seed germination responses to moisture and temperature </w:t>
      </w:r>
      <w:r w:rsidRPr="00927584">
        <w:fldChar w:fldCharType="begin" w:fldLock="1"/>
      </w:r>
      <w:r w:rsidR="00DF1093">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et al.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DF1093">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et al. 2012; Fernández-Pascual et al. 2013; Fernández-Pascual et al.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et al. 2020; Sumner &amp;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DF1093">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mp; Poschlod 2008; Yi et al. 2019; Gelviz-Gelvez et al.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DF1093">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et al.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4E65062"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et al.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t al.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DF1093">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et al. 2022; Mira et al.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DF1093">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et al.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DF1093">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DF1093">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w:instrText>
      </w:r>
      <w:r w:rsidR="00DF1093" w:rsidRPr="00DF1093">
        <w:rPr>
          <w:lang w:val="en-US"/>
        </w:rPr>
        <w:instrText>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how rapid shifts in regeneration trait means and variance in response to drought, increasing the chance of population survival. </w:t>
      </w:r>
    </w:p>
    <w:p w14:paraId="6D7F9511" w14:textId="38BD60AF"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DF1093">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et al.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DF1093">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mp;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DF1093">
        <w:instrText xml:space="preserve">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w:instrText>
      </w:r>
      <w:r w:rsidR="00DF1093" w:rsidRPr="00DF1093">
        <w:rPr>
          <w:lang w:val="es-ES"/>
        </w:rPr>
        <w:instrText>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 Alfaro, Fernandez-Pascual and Espinosa Del Alba, ClaraMarcenó, 2024)","plainTextFormattedCitation":"(Körner and Hiltbrunner, 2021; Jiménez- Alfaro, Fernandez-Pascual and Espinosa Del Alba, ClaraMarcenó, 2024)","previouslyFormattedCitation":"(Körner &amp; Hiltbrunner 2021; Jiménez- Alfaro et al. 2024)"},"properties":{"noteIndex":0},"schema":"https://github.com/citation-style-language/schema/raw/master/csl-citation.json"}</w:instrText>
      </w:r>
      <w:r w:rsidRPr="00927584">
        <w:fldChar w:fldCharType="separate"/>
      </w:r>
      <w:r w:rsidR="00DF1093" w:rsidRPr="00DF1093">
        <w:rPr>
          <w:noProof/>
          <w:lang w:val="es-ES"/>
        </w:rPr>
        <w:t>(Körner and Hiltbrunner, 2021; Jiménez- Alfaro, Fernandez-Pascual and Espinosa Del Alba, ClaraMarcenó, 2024)</w:t>
      </w:r>
      <w:r w:rsidRPr="00927584">
        <w:fldChar w:fldCharType="end"/>
      </w:r>
      <w:r w:rsidRPr="00DF1093">
        <w:rPr>
          <w:lang w:val="es-ES"/>
        </w:rPr>
        <w:t xml:space="preserve">. </w:t>
      </w:r>
      <w:r w:rsidRPr="00927584">
        <w:t xml:space="preserve">Because of these same microclimatic gradients,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mp;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39669DBC"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DF1093">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DF1093">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et al. 2000; Bradford 2002; Bewley et al.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00DF1093">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 xml:space="preserve">In this study, we used hydro-time models to measure the intraspecific variation of germination responses to water stress along a microclimatic gradient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Our hypothesis was that germination responses to water stress would show functional intraspecific variation along local gradients of water availability. In particular, w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5" w14:textId="22A9E65B" w:rsidR="00594767" w:rsidRDefault="00594767" w:rsidP="00594767">
      <w:pPr>
        <w:spacing w:line="360" w:lineRule="auto"/>
        <w:ind w:firstLine="709"/>
        <w:jc w:val="both"/>
        <w:rPr>
          <w:rFonts w:cstheme="minorHAnsi"/>
        </w:rPr>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0" w:name="_Hlk153186664"/>
      <w:r w:rsidRPr="00927584">
        <w:rPr>
          <w:i/>
          <w:iCs/>
        </w:rPr>
        <w:t>D. langeanus</w:t>
      </w:r>
      <w:bookmarkEnd w:id="0"/>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DF109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et al.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6" w14:textId="77777777" w:rsidR="00594767" w:rsidRDefault="00594767" w:rsidP="00594767">
      <w:pPr>
        <w:spacing w:line="360" w:lineRule="auto"/>
        <w:jc w:val="both"/>
      </w:pPr>
      <w:r>
        <w:rPr>
          <w:noProof/>
          <w:lang w:val="ca-ES" w:eastAsia="ca-ES"/>
        </w:rPr>
        <w:drawing>
          <wp:inline distT="0" distB="0" distL="0" distR="0" wp14:anchorId="6D7F967A" wp14:editId="6D7F967B">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14:paraId="6D7F9517" w14:textId="77777777" w:rsidR="00594767" w:rsidRPr="00927584" w:rsidRDefault="00594767" w:rsidP="00594767">
      <w:pPr>
        <w:spacing w:line="240" w:lineRule="auto"/>
        <w:jc w:val="both"/>
      </w:pPr>
      <w:r w:rsidRPr="00660184">
        <w:rPr>
          <w:b/>
        </w:rPr>
        <w:t>Figure 1.</w:t>
      </w:r>
      <w:r>
        <w:t xml:space="preserve"> Study system. (A) Distribution of Dianthus langeanus in the Iberian Peninsula (dark areas, adapted from Rocha et al., 2017);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6D7F9518" w14:textId="77777777" w:rsidR="00594767" w:rsidRPr="00927584" w:rsidRDefault="00594767" w:rsidP="00594767">
      <w:pPr>
        <w:pStyle w:val="Ttulo3"/>
        <w:spacing w:line="360" w:lineRule="auto"/>
        <w:jc w:val="both"/>
      </w:pPr>
      <w:r w:rsidRPr="00927584">
        <w:lastRenderedPageBreak/>
        <w:t>2.2. Field sampling</w:t>
      </w:r>
    </w:p>
    <w:p w14:paraId="6D7F9519" w14:textId="71EFAFEF" w:rsidR="00594767" w:rsidRDefault="00594767" w:rsidP="00594767">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November 2023 (raw data available in GitHub repository). To measure the spatial microenvironmental 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 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 and </w:t>
      </w:r>
      <w:r>
        <w:t>five</w:t>
      </w:r>
      <w:r w:rsidRPr="00927584">
        <w:t xml:space="preserve"> </w:t>
      </w:r>
      <w:proofErr w:type="spellStart"/>
      <w:r w:rsidRPr="00927584">
        <w:t>iButtons</w:t>
      </w:r>
      <w:proofErr w:type="spellEnd"/>
      <w:r w:rsidRPr="00927584">
        <w:t xml:space="preserve"> could not be recovered).</w:t>
      </w:r>
    </w:p>
    <w:p w14:paraId="6D7F951A" w14:textId="77777777" w:rsidR="00594767" w:rsidRDefault="00594767" w:rsidP="00594767">
      <w:pPr>
        <w:spacing w:line="360" w:lineRule="auto"/>
        <w:jc w:val="both"/>
      </w:pPr>
      <w:r>
        <w:rPr>
          <w:noProof/>
          <w:lang w:val="ca-ES" w:eastAsia="ca-ES"/>
        </w:rPr>
        <w:lastRenderedPageBreak/>
        <w:drawing>
          <wp:inline distT="0" distB="0" distL="0" distR="0" wp14:anchorId="6D7F967C" wp14:editId="6D7F967D">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14:paraId="6D7F951B" w14:textId="77777777" w:rsidR="00594767" w:rsidRPr="00927584" w:rsidRDefault="00594767" w:rsidP="00594767">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lastRenderedPageBreak/>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ex </w:t>
      </w:r>
      <w:proofErr w:type="spellStart"/>
      <w:r w:rsidRPr="00927584">
        <w:t>Willk</w:t>
      </w:r>
      <w:proofErr w:type="spellEnd"/>
      <w:r w:rsidRPr="00927584">
        <w:t xml:space="preserve">. Valdés &amp; </w:t>
      </w:r>
      <w:proofErr w:type="spellStart"/>
      <w:r w:rsidRPr="00927584">
        <w:t>H.Scholz</w:t>
      </w:r>
      <w:proofErr w:type="spell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D" w14:textId="77777777" w:rsidR="00594767" w:rsidRDefault="00594767" w:rsidP="00594767">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1E" w14:textId="77777777" w:rsidR="00594767" w:rsidRDefault="00594767" w:rsidP="00594767">
      <w:pPr>
        <w:spacing w:line="360" w:lineRule="auto"/>
        <w:jc w:val="both"/>
        <w:rPr>
          <w:rFonts w:cstheme="minorHAnsi"/>
        </w:rPr>
      </w:pPr>
      <w:r w:rsidRPr="00927584">
        <w:rPr>
          <w:noProof/>
          <w:lang w:val="ca-ES" w:eastAsia="ca-ES"/>
        </w:rPr>
        <w:drawing>
          <wp:inline distT="0" distB="0" distL="0" distR="0" wp14:anchorId="6D7F967E" wp14:editId="6D7F967F">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6D7F951F" w14:textId="77777777" w:rsidR="00594767" w:rsidRPr="00660184" w:rsidRDefault="00594767" w:rsidP="00594767">
      <w:pPr>
        <w:spacing w:line="24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in different years</w:t>
      </w:r>
      <w:r w:rsidRPr="00927584">
        <w:t xml:space="preserve"> at each site. We used data from the growing season (April-November) of 2022 and 2023 in three of our summits, Cañada data is not complete and thus was removed from the visualization. (C) Principal Component Analysis ordination of the microclimatic indices for the 78 plots with environmental data. Each colour represents plots from a different summit. </w:t>
      </w:r>
    </w:p>
    <w:p w14:paraId="6D7F9520" w14:textId="77777777" w:rsidR="00594767" w:rsidRPr="00927584" w:rsidRDefault="00594767" w:rsidP="00594767">
      <w:pPr>
        <w:pStyle w:val="Ttulo3"/>
        <w:spacing w:line="360" w:lineRule="auto"/>
        <w:jc w:val="both"/>
      </w:pPr>
      <w:r w:rsidRPr="00927584">
        <w:t>2.3. Microclimatic indices</w:t>
      </w:r>
    </w:p>
    <w:p w14:paraId="6D7F9521" w14:textId="334B4C2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t>
      </w:r>
      <w:r w:rsidRPr="00927584">
        <w:lastRenderedPageBreak/>
        <w:t xml:space="preserve">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Pr="00812E76">
        <w:t xml:space="preserve">Supplementary </w:t>
      </w:r>
      <w:r w:rsidRPr="00153133">
        <w:t>Table 1).</w:t>
      </w:r>
      <w:r w:rsidRPr="00927584">
        <w:t xml:space="preserve"> </w:t>
      </w:r>
    </w:p>
    <w:p w14:paraId="6D7F9522" w14:textId="078CE526"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has been done at a microscale level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9, P &lt; 0.01, Fig. 3B) were used to confidently extrapolate this assumption to all subpopulations sampled. See the discussion for further considerations about this assumption.</w:t>
      </w:r>
    </w:p>
    <w:p w14:paraId="6D7F9523" w14:textId="77777777"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Supplementary Table 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w:t>
      </w:r>
      <w:r w:rsidRPr="00927584">
        <w:lastRenderedPageBreak/>
        <w:t xml:space="preserve">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t>2.5. Germination experiments</w:t>
      </w:r>
    </w:p>
    <w:p w14:paraId="6D7F9527" w14:textId="12846461"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DF109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et al.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Since we wanted to calculate hydro-time models </w:t>
      </w:r>
      <w:r w:rsidRPr="00927584">
        <w:fldChar w:fldCharType="begin" w:fldLock="1"/>
      </w:r>
      <w:r w:rsidR="00DF1093">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Pr="00927584">
        <w:t xml:space="preserve"> using non-dormant seeds and no prior information about dormancy alleviation was available for our study species; 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402C5463"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DF1093">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et al.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w:t>
      </w:r>
      <w:r w:rsidRPr="00927584">
        <w:lastRenderedPageBreak/>
        <w:t xml:space="preserve">each dish, we added </w:t>
      </w:r>
      <w:r>
        <w:t>five</w:t>
      </w:r>
      <w:r w:rsidRPr="00927584">
        <w:t xml:space="preserve"> ml of either (a) distilled water or (b) a PEG 6000 solution prepared according to </w:t>
      </w:r>
      <w:r w:rsidRPr="00927584">
        <w:fldChar w:fldCharType="begin" w:fldLock="1"/>
      </w:r>
      <w:r w:rsidR="00DF1093">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mp;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DF109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et al.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p>
    <w:p w14:paraId="6D7F9529" w14:textId="13408C15" w:rsidR="00594767" w:rsidRDefault="00594767" w:rsidP="00594767">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DF1093">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mp;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0C5D3E09" w14:textId="2FB1C000" w:rsidR="00752473" w:rsidRDefault="00752473" w:rsidP="00752473">
      <w:pPr>
        <w:spacing w:line="360" w:lineRule="auto"/>
        <w:jc w:val="both"/>
      </w:pPr>
      <w:r w:rsidRPr="00661FC8">
        <w:rPr>
          <w:b/>
          <w:bCs/>
        </w:rPr>
        <w:t>Table</w:t>
      </w:r>
      <w:r w:rsidR="005622D3" w:rsidRPr="00661FC8">
        <w:rPr>
          <w:b/>
          <w:bCs/>
        </w:rPr>
        <w:t xml:space="preserve"> </w:t>
      </w:r>
      <w:r w:rsidRPr="00661FC8">
        <w:rPr>
          <w:b/>
          <w:bCs/>
        </w:rPr>
        <w:t>1.</w:t>
      </w:r>
      <w:r>
        <w:t xml:space="preserve"> </w:t>
      </w:r>
      <w:r w:rsidR="00367F51">
        <w:t>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752473" w14:paraId="45B0CF71" w14:textId="77777777" w:rsidTr="008E14A8">
        <w:tc>
          <w:tcPr>
            <w:tcW w:w="1838" w:type="dxa"/>
            <w:tcBorders>
              <w:bottom w:val="single" w:sz="4" w:space="0" w:color="auto"/>
            </w:tcBorders>
          </w:tcPr>
          <w:p w14:paraId="44842720" w14:textId="04ABFBF5" w:rsidR="00752473" w:rsidRPr="005622D3" w:rsidRDefault="00367F51" w:rsidP="00752473">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1CDDDF74" w14:textId="57C12E87" w:rsidR="00752473" w:rsidRPr="005622D3" w:rsidRDefault="00367F51" w:rsidP="00752473">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06D21D0A" w14:textId="511FDC3A" w:rsidR="00752473" w:rsidRPr="00B05DE0" w:rsidRDefault="00367F51" w:rsidP="00752473">
            <w:pPr>
              <w:spacing w:line="360" w:lineRule="auto"/>
              <w:jc w:val="both"/>
              <w:rPr>
                <w:rFonts w:cstheme="minorHAnsi"/>
                <w:b/>
                <w:bCs/>
              </w:rPr>
            </w:pPr>
            <w:r w:rsidRPr="00B05DE0">
              <w:rPr>
                <w:rFonts w:cstheme="minorHAnsi"/>
                <w:b/>
                <w:bCs/>
              </w:rPr>
              <w:t>Number of replicates at the appropriate scale</w:t>
            </w:r>
          </w:p>
        </w:tc>
      </w:tr>
      <w:tr w:rsidR="00752473" w14:paraId="00E632C3" w14:textId="77777777" w:rsidTr="008E14A8">
        <w:tc>
          <w:tcPr>
            <w:tcW w:w="1838" w:type="dxa"/>
            <w:tcBorders>
              <w:top w:val="single" w:sz="4" w:space="0" w:color="auto"/>
            </w:tcBorders>
          </w:tcPr>
          <w:p w14:paraId="2B12EE7B" w14:textId="0B049F5D" w:rsidR="00752473" w:rsidRDefault="00367F51" w:rsidP="00752473">
            <w:pPr>
              <w:spacing w:line="360" w:lineRule="auto"/>
              <w:jc w:val="both"/>
              <w:rPr>
                <w:rFonts w:cstheme="minorHAnsi"/>
              </w:rPr>
            </w:pPr>
            <w:r>
              <w:rPr>
                <w:rFonts w:cstheme="minorHAnsi"/>
              </w:rPr>
              <w:t>Subpopulation</w:t>
            </w:r>
          </w:p>
        </w:tc>
        <w:tc>
          <w:tcPr>
            <w:tcW w:w="2552" w:type="dxa"/>
            <w:tcBorders>
              <w:top w:val="single" w:sz="4" w:space="0" w:color="auto"/>
            </w:tcBorders>
          </w:tcPr>
          <w:p w14:paraId="1053A2A7" w14:textId="23C98F81" w:rsidR="00752473" w:rsidRDefault="00367F51" w:rsidP="00752473">
            <w:pPr>
              <w:spacing w:line="360" w:lineRule="auto"/>
              <w:jc w:val="both"/>
              <w:rPr>
                <w:rFonts w:cstheme="minorHAnsi"/>
              </w:rPr>
            </w:pPr>
            <w:r>
              <w:rPr>
                <w:rFonts w:cstheme="minorHAnsi"/>
              </w:rPr>
              <w:t>Seed</w:t>
            </w:r>
          </w:p>
        </w:tc>
        <w:tc>
          <w:tcPr>
            <w:tcW w:w="4104" w:type="dxa"/>
            <w:tcBorders>
              <w:top w:val="single" w:sz="4" w:space="0" w:color="auto"/>
            </w:tcBorders>
          </w:tcPr>
          <w:p w14:paraId="2893B1D4" w14:textId="77777777" w:rsidR="00752473" w:rsidRDefault="00FC46E9" w:rsidP="00752473">
            <w:pPr>
              <w:spacing w:line="360" w:lineRule="auto"/>
              <w:jc w:val="both"/>
              <w:rPr>
                <w:rFonts w:cstheme="minorHAnsi"/>
              </w:rPr>
            </w:pPr>
            <w:r>
              <w:rPr>
                <w:rFonts w:cstheme="minorHAnsi"/>
              </w:rPr>
              <w:t>25 seeds x 4 Petri dish x 2 storage treatments x 12 subpopulations</w:t>
            </w:r>
          </w:p>
          <w:p w14:paraId="73939C75" w14:textId="06C48A9C" w:rsidR="00FC46E9" w:rsidRDefault="00FC46E9" w:rsidP="00752473">
            <w:pPr>
              <w:spacing w:line="360" w:lineRule="auto"/>
              <w:jc w:val="both"/>
              <w:rPr>
                <w:rFonts w:cstheme="minorHAnsi"/>
              </w:rPr>
            </w:pPr>
            <w:r>
              <w:rPr>
                <w:rFonts w:cstheme="minorHAnsi"/>
              </w:rPr>
              <w:t xml:space="preserve">25 seeds x 4 Petri dish x </w:t>
            </w:r>
            <w:r w:rsidR="005622D3">
              <w:rPr>
                <w:rFonts w:cstheme="minorHAnsi"/>
              </w:rPr>
              <w:t>7 Water Potential treatments x 18 subpopulations</w:t>
            </w:r>
          </w:p>
        </w:tc>
      </w:tr>
    </w:tbl>
    <w:p w14:paraId="28D01265" w14:textId="77777777" w:rsidR="00752473" w:rsidRPr="00927584" w:rsidRDefault="00752473" w:rsidP="00752473">
      <w:pPr>
        <w:spacing w:line="360" w:lineRule="auto"/>
        <w:jc w:val="both"/>
        <w:rPr>
          <w:rFonts w:cstheme="minorHAnsi"/>
        </w:rPr>
      </w:pP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50EF2701"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et al.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mp;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mp;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7777777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D7F952D" w14:textId="77777777" w:rsidR="00594767" w:rsidRPr="00927584" w:rsidRDefault="00594767" w:rsidP="00594767">
      <w:pPr>
        <w:spacing w:line="360" w:lineRule="auto"/>
        <w:ind w:firstLine="709"/>
        <w:jc w:val="both"/>
        <w:rPr>
          <w:rFonts w:cstheme="minorHAnsi"/>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 For each subpopulation, the model returned the base water potential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i.e. the lower water potential threshold beyond which no germination is possible. Then, we modelled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in the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storage * GDD + (1|summit), family = Gaussian. We found a significant interaction storage * GDD, consequently, we tested each storage treatment separately to check i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ccording to GDD in fresh vs. after ripened seeds.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GDD + (1|summit), family = Gaussian.</w:t>
      </w:r>
    </w:p>
    <w:p w14:paraId="6D7F952E" w14:textId="04FC3783" w:rsidR="00594767" w:rsidRPr="00927584" w:rsidRDefault="00594767" w:rsidP="00594767">
      <w:pPr>
        <w:spacing w:line="360" w:lineRule="auto"/>
        <w:ind w:firstLine="709"/>
        <w:jc w:val="both"/>
      </w:pPr>
      <w:r w:rsidRPr="00927584">
        <w:t xml:space="preserve">Additionally, we wanted to control for seed mass, a trait that can modulate germination responses </w:t>
      </w:r>
      <w:r w:rsidRPr="00927584">
        <w:fldChar w:fldCharType="begin" w:fldLock="1"/>
      </w:r>
      <w:r w:rsidR="00DF109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Pr="00927584">
        <w:t xml:space="preserve">Evidences on germination responses to drought controlling by seed mass are contradictory with both positive responses for smallest seeds </w:t>
      </w:r>
      <w:r w:rsidRPr="00927584">
        <w:fldChar w:fldCharType="begin" w:fldLock="1"/>
      </w:r>
      <w:r w:rsidR="00DF1093">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largest seeds </w:t>
      </w:r>
      <w:r w:rsidRPr="00927584">
        <w:fldChar w:fldCharType="begin" w:fldLock="1"/>
      </w:r>
      <w:r w:rsidR="00DF1093">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mp; Westoby 2000; Gelviz-Gelvez et al.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by fitting GLMMs with gamma distribution (since the model did not fulfil Gaussian assumptions). However, we found no significant relationship between seed mass and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vertAlign w:val="subscript"/>
        </w:rPr>
        <w:t>.</w:t>
      </w:r>
    </w:p>
    <w:p w14:paraId="6D7F952F" w14:textId="77777777" w:rsidR="00594767" w:rsidRPr="00927584" w:rsidRDefault="00594767" w:rsidP="00594767">
      <w:pPr>
        <w:pStyle w:val="Ttulo2"/>
        <w:spacing w:line="360" w:lineRule="auto"/>
        <w:jc w:val="both"/>
      </w:pPr>
      <w:r w:rsidRPr="00927584">
        <w:lastRenderedPageBreak/>
        <w:t>3. Results</w:t>
      </w:r>
    </w:p>
    <w:p w14:paraId="6D7F9530" w14:textId="77777777"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B, see supplementary Fig 1 for subpopulation-level cumulative germination curves). GLMMs confirmed significant effects of storage, water potential treatments and their interaction (p &lt; 0.001, see supplementary Table 3 for full model details).</w:t>
      </w:r>
    </w:p>
    <w:p w14:paraId="6D7F9531" w14:textId="77777777" w:rsidR="00594767" w:rsidRDefault="00594767" w:rsidP="00594767">
      <w:pPr>
        <w:spacing w:line="360" w:lineRule="auto"/>
        <w:jc w:val="both"/>
      </w:pPr>
      <w:r>
        <w:rPr>
          <w:noProof/>
          <w:lang w:val="ca-ES" w:eastAsia="ca-ES"/>
        </w:rPr>
        <w:drawing>
          <wp:inline distT="0" distB="0" distL="0" distR="0" wp14:anchorId="6D7F9680" wp14:editId="6D7F9681">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14:paraId="6D7F9532" w14:textId="77777777" w:rsidR="00594767" w:rsidRPr="00927584" w:rsidRDefault="00594767" w:rsidP="00594767">
      <w:pPr>
        <w:spacing w:line="240" w:lineRule="auto"/>
        <w:jc w:val="both"/>
      </w:pPr>
      <w:r w:rsidRPr="00927584">
        <w:rPr>
          <w:b/>
          <w:bCs/>
        </w:rPr>
        <w:lastRenderedPageBreak/>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534" w14:textId="736E5F80" w:rsidR="00594767" w:rsidRPr="00927584" w:rsidRDefault="00594767" w:rsidP="00594767">
      <w:pPr>
        <w:spacing w:line="240" w:lineRule="auto"/>
        <w:jc w:val="both"/>
      </w:pPr>
      <w:r w:rsidRPr="00927584">
        <w:rPr>
          <w:b/>
          <w:bCs/>
        </w:rPr>
        <w:t xml:space="preserve">Table </w:t>
      </w:r>
      <w:r w:rsidR="001E2DA3">
        <w:rPr>
          <w:b/>
          <w:bCs/>
        </w:rPr>
        <w:t>2</w:t>
      </w:r>
      <w:r w:rsidRPr="00927584">
        <w:t xml:space="preserve">.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 </w:t>
      </w:r>
      <w:proofErr w:type="spellStart"/>
      <w:r w:rsidRPr="00927584">
        <w:rPr>
          <w:rFonts w:cstheme="minorHAnsi"/>
        </w:rPr>
        <w:t>ψ</w:t>
      </w:r>
      <w:r w:rsidRPr="00927584">
        <w:rPr>
          <w:rFonts w:cstheme="minorHAnsi"/>
          <w:vertAlign w:val="subscript"/>
        </w:rPr>
        <w:t>b</w:t>
      </w:r>
      <w:proofErr w:type="spellEnd"/>
      <w:r w:rsidRPr="00927584">
        <w:t xml:space="preserve"> = Base water potential (median); sigma = sigma of the base water potential; R</w:t>
      </w:r>
      <w:r w:rsidRPr="00927584">
        <w:rPr>
          <w:vertAlign w:val="superscript"/>
        </w:rPr>
        <w:t>2</w:t>
      </w:r>
      <w:r w:rsidRPr="00927584">
        <w:t xml:space="preserve"> = 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594767" w:rsidRPr="00927584" w14:paraId="6D7F9538" w14:textId="77777777" w:rsidTr="002730D8">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F953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6" w14:textId="77777777" w:rsidR="00594767" w:rsidRPr="00927584" w:rsidRDefault="00594767" w:rsidP="002730D8">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7" w14:textId="77777777" w:rsidR="00594767" w:rsidRPr="00927584" w:rsidRDefault="00594767" w:rsidP="002730D8">
            <w:pPr>
              <w:pStyle w:val="Sinespaciado"/>
              <w:jc w:val="center"/>
              <w:rPr>
                <w:sz w:val="20"/>
                <w:szCs w:val="20"/>
                <w:lang w:eastAsia="es-ES"/>
              </w:rPr>
            </w:pPr>
            <w:r w:rsidRPr="00927584">
              <w:rPr>
                <w:sz w:val="20"/>
                <w:szCs w:val="20"/>
                <w:lang w:eastAsia="es-ES"/>
              </w:rPr>
              <w:t>After ripened</w:t>
            </w:r>
          </w:p>
        </w:tc>
      </w:tr>
      <w:tr w:rsidR="00594767" w:rsidRPr="00927584" w14:paraId="6D7F954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6D7F9539" w14:textId="77777777" w:rsidR="00594767" w:rsidRPr="00927584" w:rsidRDefault="00594767" w:rsidP="002730D8">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6D7F953A" w14:textId="77777777" w:rsidR="00594767" w:rsidRPr="00927584" w:rsidRDefault="00594767" w:rsidP="002730D8">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6D7F953B" w14:textId="77777777"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3C" w14:textId="77777777"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6D7F953D" w14:textId="77777777" w:rsidR="00594767" w:rsidRPr="00927584" w:rsidRDefault="00594767" w:rsidP="002730D8">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D7F953E" w14:textId="77777777"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6D7F953F" w14:textId="77777777" w:rsidR="00594767" w:rsidRPr="00927584" w:rsidRDefault="00594767" w:rsidP="002730D8">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D7F9540" w14:textId="77777777"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41" w14:textId="77777777"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6D7F9542" w14:textId="77777777" w:rsidR="00594767" w:rsidRPr="00927584" w:rsidRDefault="00594767" w:rsidP="002730D8">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6D7F9543" w14:textId="77777777"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594767" w:rsidRPr="00927584" w14:paraId="6D7F955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45" w14:textId="77777777" w:rsidR="00594767" w:rsidRPr="00927584" w:rsidRDefault="00594767" w:rsidP="002730D8">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6D7F9546" w14:textId="77777777" w:rsidR="00594767" w:rsidRPr="00927584" w:rsidRDefault="00594767" w:rsidP="002730D8">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6D7F9547" w14:textId="77777777" w:rsidR="00594767" w:rsidRPr="00927584" w:rsidRDefault="00594767" w:rsidP="002730D8">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6D7F9548" w14:textId="77777777" w:rsidR="00594767" w:rsidRPr="00927584" w:rsidRDefault="00594767" w:rsidP="002730D8">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6D7F9549" w14:textId="77777777" w:rsidR="00594767" w:rsidRPr="00927584" w:rsidRDefault="00594767" w:rsidP="002730D8">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D7F954A" w14:textId="77777777" w:rsidR="00594767" w:rsidRPr="00927584" w:rsidRDefault="00594767" w:rsidP="002730D8">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6D7F954B"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4C" w14:textId="77777777" w:rsidR="00594767" w:rsidRPr="00927584" w:rsidRDefault="00594767" w:rsidP="002730D8">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6D7F954D" w14:textId="77777777" w:rsidR="00594767" w:rsidRPr="00927584" w:rsidRDefault="00594767" w:rsidP="002730D8">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6D7F954E"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6D7F954F" w14:textId="77777777" w:rsidR="00594767" w:rsidRPr="00927584" w:rsidRDefault="00594767" w:rsidP="002730D8">
            <w:pPr>
              <w:pStyle w:val="Sinespaciado"/>
              <w:rPr>
                <w:sz w:val="20"/>
                <w:szCs w:val="20"/>
                <w:lang w:eastAsia="es-ES"/>
              </w:rPr>
            </w:pPr>
            <w:r w:rsidRPr="00927584">
              <w:rPr>
                <w:sz w:val="20"/>
                <w:szCs w:val="20"/>
                <w:lang w:eastAsia="es-ES"/>
              </w:rPr>
              <w:t>0.97</w:t>
            </w:r>
          </w:p>
        </w:tc>
      </w:tr>
      <w:tr w:rsidR="00594767" w:rsidRPr="00927584" w14:paraId="6D7F955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1" w14:textId="77777777" w:rsidR="00594767" w:rsidRPr="00927584" w:rsidRDefault="00594767" w:rsidP="002730D8">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6D7F955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5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5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58" w14:textId="77777777" w:rsidR="00594767" w:rsidRPr="00927584" w:rsidRDefault="00594767" w:rsidP="002730D8">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6D7F9559" w14:textId="77777777" w:rsidR="00594767" w:rsidRPr="00927584" w:rsidRDefault="00594767" w:rsidP="002730D8">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D7F955A"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5B" w14:textId="77777777"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14:paraId="6D7F956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D" w14:textId="77777777" w:rsidR="00594767" w:rsidRPr="00927584" w:rsidRDefault="00594767" w:rsidP="002730D8">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6D7F955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F"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0"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61"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63"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64" w14:textId="77777777" w:rsidR="00594767" w:rsidRPr="00927584" w:rsidRDefault="00594767" w:rsidP="002730D8">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6D7F9565" w14:textId="77777777"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66" w14:textId="77777777" w:rsidR="00594767" w:rsidRPr="00927584" w:rsidRDefault="00594767" w:rsidP="002730D8">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D7F9567" w14:textId="77777777" w:rsidR="00594767" w:rsidRPr="00927584" w:rsidRDefault="00594767" w:rsidP="002730D8">
            <w:pPr>
              <w:pStyle w:val="Sinespaciado"/>
              <w:rPr>
                <w:sz w:val="20"/>
                <w:szCs w:val="20"/>
                <w:lang w:eastAsia="es-ES"/>
              </w:rPr>
            </w:pPr>
            <w:r w:rsidRPr="00927584">
              <w:rPr>
                <w:sz w:val="20"/>
                <w:szCs w:val="20"/>
                <w:lang w:eastAsia="es-ES"/>
              </w:rPr>
              <w:t>0.98</w:t>
            </w:r>
          </w:p>
        </w:tc>
      </w:tr>
      <w:tr w:rsidR="00594767" w:rsidRPr="00927584" w14:paraId="6D7F957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69" w14:textId="77777777" w:rsidR="00594767" w:rsidRPr="00927584" w:rsidRDefault="00594767" w:rsidP="002730D8">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6D7F956A"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6B" w14:textId="77777777" w:rsidR="00594767" w:rsidRPr="00927584" w:rsidRDefault="00594767" w:rsidP="002730D8">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D7F956C" w14:textId="77777777" w:rsidR="00594767" w:rsidRPr="00927584" w:rsidRDefault="00594767" w:rsidP="002730D8">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6D7F956D"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6E"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6F"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70"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71"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7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73"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8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75" w14:textId="77777777" w:rsidR="00594767" w:rsidRPr="00927584" w:rsidRDefault="00594767" w:rsidP="002730D8">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7F9576"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77" w14:textId="77777777"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78" w14:textId="77777777" w:rsidR="00594767" w:rsidRPr="00927584" w:rsidRDefault="00594767" w:rsidP="002730D8">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D7F9579" w14:textId="77777777" w:rsidR="00594767" w:rsidRPr="00927584" w:rsidRDefault="00594767" w:rsidP="002730D8">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6D7F957A" w14:textId="77777777" w:rsidR="00594767" w:rsidRPr="00927584" w:rsidRDefault="00594767" w:rsidP="002730D8">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6D7F957B"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7C" w14:textId="77777777" w:rsidR="00594767" w:rsidRPr="00927584" w:rsidRDefault="00594767" w:rsidP="002730D8">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D7F957D" w14:textId="77777777" w:rsidR="00594767" w:rsidRPr="00927584" w:rsidRDefault="00594767" w:rsidP="002730D8">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6D7F957E"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7F"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8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1" w14:textId="77777777" w:rsidR="00594767" w:rsidRPr="00927584" w:rsidRDefault="00594767" w:rsidP="002730D8">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D7F9582"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83" w14:textId="77777777" w:rsidR="00594767" w:rsidRPr="00927584" w:rsidRDefault="00594767" w:rsidP="002730D8">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6D7F9584" w14:textId="77777777" w:rsidR="00594767" w:rsidRPr="00927584" w:rsidRDefault="00594767" w:rsidP="002730D8">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6D7F9585"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86"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87"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88"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89"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8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8B"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9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D" w14:textId="77777777" w:rsidR="00594767" w:rsidRPr="00927584" w:rsidRDefault="00594767" w:rsidP="002730D8">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6D7F958E"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8F" w14:textId="77777777"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90" w14:textId="77777777" w:rsidR="00594767" w:rsidRPr="00927584" w:rsidRDefault="00594767" w:rsidP="002730D8">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6D7F9591" w14:textId="77777777" w:rsidR="00594767" w:rsidRPr="00927584" w:rsidRDefault="00594767" w:rsidP="002730D8">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6D7F9592"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9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9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97"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A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99" w14:textId="77777777" w:rsidR="00594767" w:rsidRPr="00927584" w:rsidRDefault="00594767" w:rsidP="002730D8">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6D7F959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9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9F"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A0" w14:textId="77777777"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A1" w14:textId="77777777" w:rsidR="00594767" w:rsidRPr="00927584" w:rsidRDefault="00594767" w:rsidP="002730D8">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6D7F95A2"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A3" w14:textId="77777777"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14:paraId="6D7F95B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A5" w14:textId="77777777" w:rsidR="00594767" w:rsidRPr="00927584" w:rsidRDefault="00594767" w:rsidP="002730D8">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6D7F95A6"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6D7F95A7" w14:textId="77777777" w:rsidR="00594767" w:rsidRPr="00927584" w:rsidRDefault="00594767" w:rsidP="002730D8">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6D7F95A8" w14:textId="77777777"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5A9" w14:textId="77777777" w:rsidR="00594767" w:rsidRPr="00927584" w:rsidRDefault="00594767" w:rsidP="002730D8">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D7F95AA" w14:textId="77777777"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A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A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A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A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AF"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B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1" w14:textId="77777777" w:rsidR="00594767" w:rsidRPr="00927584" w:rsidRDefault="00594767" w:rsidP="002730D8">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6D7F95B2"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B3" w14:textId="77777777" w:rsidR="00594767" w:rsidRPr="00927584" w:rsidRDefault="00594767" w:rsidP="002730D8">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6D7F95B4"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B5" w14:textId="77777777"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B6" w14:textId="77777777"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B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B8" w14:textId="77777777" w:rsidR="00594767" w:rsidRPr="00927584" w:rsidRDefault="00594767" w:rsidP="002730D8">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6D7F95B9" w14:textId="77777777" w:rsidR="00594767" w:rsidRPr="00927584" w:rsidRDefault="00594767" w:rsidP="002730D8">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6D7F95BA" w14:textId="77777777" w:rsidR="00594767" w:rsidRPr="00927584" w:rsidRDefault="00594767" w:rsidP="002730D8">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6D7F95BB"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C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D" w14:textId="77777777" w:rsidR="00594767" w:rsidRPr="00927584" w:rsidRDefault="00594767" w:rsidP="002730D8">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D7F95BE"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BF"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C0"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6D7F95C1" w14:textId="77777777" w:rsidR="00594767" w:rsidRPr="00927584" w:rsidRDefault="00594767" w:rsidP="002730D8">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6D7F95C2" w14:textId="77777777" w:rsidR="00594767" w:rsidRPr="00927584" w:rsidRDefault="00594767" w:rsidP="002730D8">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6D7F95C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C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C7"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D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C9" w14:textId="77777777" w:rsidR="00594767" w:rsidRPr="00927584" w:rsidRDefault="00594767" w:rsidP="002730D8">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6D7F95C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C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CF"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D0" w14:textId="77777777"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D1" w14:textId="77777777" w:rsidR="00594767" w:rsidRPr="00927584" w:rsidRDefault="00594767" w:rsidP="002730D8">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6D7F95D2"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3"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E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D5" w14:textId="77777777" w:rsidR="00594767" w:rsidRPr="00927584" w:rsidRDefault="00594767" w:rsidP="002730D8">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6D7F95D6"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D7" w14:textId="77777777" w:rsidR="00594767" w:rsidRPr="00927584" w:rsidRDefault="00594767" w:rsidP="002730D8">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6D7F95D8"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D9" w14:textId="77777777" w:rsidR="00594767" w:rsidRPr="00927584" w:rsidRDefault="00594767" w:rsidP="002730D8">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6D7F95DA"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DB"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D7F95DC"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DD"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6D7F95DE"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F" w14:textId="77777777"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14:paraId="6D7F95E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1" w14:textId="77777777" w:rsidR="00594767" w:rsidRPr="00927584" w:rsidRDefault="00594767" w:rsidP="002730D8">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6D7F95E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E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E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E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E8" w14:textId="77777777" w:rsidR="00594767" w:rsidRPr="00927584" w:rsidRDefault="00594767" w:rsidP="002730D8">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6D7F95E9" w14:textId="77777777"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EA" w14:textId="77777777" w:rsidR="00594767" w:rsidRPr="00927584" w:rsidRDefault="00594767" w:rsidP="002730D8">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6D7F95EB" w14:textId="77777777"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14:paraId="6D7F95F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D" w14:textId="77777777" w:rsidR="00594767" w:rsidRPr="00927584" w:rsidRDefault="00594767" w:rsidP="002730D8">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6D7F95EE"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EF"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F0" w14:textId="77777777" w:rsidR="00594767" w:rsidRPr="00927584" w:rsidRDefault="00594767" w:rsidP="002730D8">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6D7F95F1" w14:textId="77777777"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F2"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F3"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F4" w14:textId="77777777" w:rsidR="00594767" w:rsidRPr="00927584" w:rsidRDefault="00594767" w:rsidP="002730D8">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6D7F95F5" w14:textId="77777777" w:rsidR="00594767" w:rsidRPr="00927584" w:rsidRDefault="00594767" w:rsidP="002730D8">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6D7F95F6" w14:textId="77777777" w:rsidR="00594767" w:rsidRPr="00927584" w:rsidRDefault="00594767" w:rsidP="002730D8">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D7F95F7" w14:textId="77777777" w:rsidR="00594767" w:rsidRPr="00927584" w:rsidRDefault="00594767" w:rsidP="002730D8">
            <w:pPr>
              <w:pStyle w:val="Sinespaciado"/>
              <w:rPr>
                <w:sz w:val="20"/>
                <w:szCs w:val="20"/>
                <w:lang w:eastAsia="es-ES"/>
              </w:rPr>
            </w:pPr>
            <w:r w:rsidRPr="00927584">
              <w:rPr>
                <w:sz w:val="20"/>
                <w:szCs w:val="20"/>
                <w:lang w:eastAsia="es-ES"/>
              </w:rPr>
              <w:t>0.93</w:t>
            </w:r>
          </w:p>
        </w:tc>
      </w:tr>
      <w:tr w:rsidR="00594767" w:rsidRPr="00927584" w14:paraId="6D7F960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F9" w14:textId="77777777" w:rsidR="00594767" w:rsidRPr="00927584" w:rsidRDefault="00594767" w:rsidP="002730D8">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6D7F95F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F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F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FF"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00" w14:textId="77777777" w:rsidR="00594767" w:rsidRPr="00927584" w:rsidRDefault="00594767" w:rsidP="002730D8">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6D7F9601" w14:textId="77777777" w:rsidR="00594767" w:rsidRPr="00927584" w:rsidRDefault="00594767" w:rsidP="002730D8">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7F9602" w14:textId="77777777" w:rsidR="00594767" w:rsidRPr="00927584" w:rsidRDefault="00594767" w:rsidP="002730D8">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D7F9603" w14:textId="77777777" w:rsidR="00594767" w:rsidRPr="00927584" w:rsidRDefault="00594767" w:rsidP="002730D8">
            <w:pPr>
              <w:pStyle w:val="Sinespaciado"/>
              <w:rPr>
                <w:sz w:val="20"/>
                <w:szCs w:val="20"/>
                <w:lang w:eastAsia="es-ES"/>
              </w:rPr>
            </w:pPr>
            <w:r w:rsidRPr="00927584">
              <w:rPr>
                <w:sz w:val="20"/>
                <w:szCs w:val="20"/>
                <w:lang w:eastAsia="es-ES"/>
              </w:rPr>
              <w:t>0.90</w:t>
            </w:r>
          </w:p>
        </w:tc>
      </w:tr>
      <w:tr w:rsidR="00594767" w:rsidRPr="00927584" w14:paraId="6D7F961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05" w14:textId="77777777" w:rsidR="00594767" w:rsidRPr="00927584" w:rsidRDefault="00594767" w:rsidP="002730D8">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6D7F9606"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07" w14:textId="77777777" w:rsidR="00594767" w:rsidRPr="00927584" w:rsidRDefault="00594767" w:rsidP="002730D8">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6D7F9608" w14:textId="77777777" w:rsidR="00594767" w:rsidRPr="00927584" w:rsidRDefault="00594767" w:rsidP="002730D8">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D7F9609" w14:textId="77777777" w:rsidR="00594767" w:rsidRPr="00927584" w:rsidRDefault="00594767" w:rsidP="002730D8">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6D7F960A"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60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60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60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60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60F"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61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11" w14:textId="77777777" w:rsidR="00594767" w:rsidRPr="00927584" w:rsidRDefault="00594767" w:rsidP="002730D8">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6D7F9612"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13" w14:textId="77777777" w:rsidR="00594767" w:rsidRPr="00927584" w:rsidRDefault="00594767" w:rsidP="002730D8">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D7F9614" w14:textId="77777777"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615" w14:textId="77777777" w:rsidR="00594767" w:rsidRPr="00927584" w:rsidRDefault="00594767" w:rsidP="002730D8">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6D7F9616" w14:textId="77777777" w:rsidR="00594767" w:rsidRPr="00927584" w:rsidRDefault="00594767" w:rsidP="002730D8">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6D7F961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18" w14:textId="77777777" w:rsidR="00594767" w:rsidRPr="00927584" w:rsidRDefault="00594767" w:rsidP="002730D8">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6D7F9619" w14:textId="77777777" w:rsidR="00594767" w:rsidRPr="00927584" w:rsidRDefault="00594767" w:rsidP="002730D8">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D7F961A" w14:textId="77777777" w:rsidR="00594767" w:rsidRPr="00927584" w:rsidRDefault="00594767" w:rsidP="002730D8">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6D7F961B" w14:textId="77777777" w:rsidR="00594767" w:rsidRPr="00927584" w:rsidRDefault="00594767" w:rsidP="002730D8">
            <w:pPr>
              <w:pStyle w:val="Sinespaciado"/>
              <w:rPr>
                <w:sz w:val="20"/>
                <w:szCs w:val="20"/>
                <w:lang w:eastAsia="es-ES"/>
              </w:rPr>
            </w:pPr>
            <w:r w:rsidRPr="00927584">
              <w:rPr>
                <w:sz w:val="20"/>
                <w:szCs w:val="20"/>
                <w:lang w:eastAsia="es-ES"/>
              </w:rPr>
              <w:t>0.91</w:t>
            </w:r>
          </w:p>
        </w:tc>
      </w:tr>
    </w:tbl>
    <w:p w14:paraId="6D7F961D" w14:textId="77777777" w:rsidR="00594767" w:rsidRDefault="00594767" w:rsidP="00594767">
      <w:pPr>
        <w:spacing w:line="360" w:lineRule="auto"/>
        <w:jc w:val="both"/>
      </w:pPr>
    </w:p>
    <w:p w14:paraId="6D7F961E" w14:textId="77777777"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supplementary Table 4). </w:t>
      </w:r>
    </w:p>
    <w:p w14:paraId="6D7F961F" w14:textId="77777777" w:rsidR="00594767" w:rsidRDefault="00594767" w:rsidP="00594767">
      <w:pPr>
        <w:spacing w:line="360" w:lineRule="auto"/>
        <w:jc w:val="both"/>
      </w:pPr>
      <w:r w:rsidRPr="00927584">
        <w:rPr>
          <w:noProof/>
          <w:lang w:val="ca-ES" w:eastAsia="ca-ES"/>
        </w:rPr>
        <w:lastRenderedPageBreak/>
        <w:drawing>
          <wp:inline distT="0" distB="0" distL="0" distR="0" wp14:anchorId="6D7F9682" wp14:editId="6D7F9683">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D7F9620" w14:textId="77777777" w:rsidR="00594767" w:rsidRPr="00927584" w:rsidRDefault="00594767" w:rsidP="00594767">
      <w:pPr>
        <w:spacing w:line="24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model. Microclimate was measured as growing degree days (GDD) above 5 °C. P-values obtained from GLMM</w:t>
      </w:r>
      <w:r>
        <w:t xml:space="preserve">s as explained in the methods. </w:t>
      </w:r>
    </w:p>
    <w:p w14:paraId="6D7F9621" w14:textId="77777777" w:rsidR="00594767" w:rsidRPr="00927584" w:rsidRDefault="00594767" w:rsidP="00594767">
      <w:pPr>
        <w:pStyle w:val="Ttulo3"/>
        <w:spacing w:line="360" w:lineRule="auto"/>
        <w:jc w:val="both"/>
      </w:pPr>
      <w:r w:rsidRPr="00927584">
        <w:t>4. Discussion</w:t>
      </w:r>
    </w:p>
    <w:p w14:paraId="6D7F9622" w14:textId="32B9596A"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et al.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individual fitness and species occurrence patterns at the local scale.</w:t>
      </w:r>
    </w:p>
    <w:p w14:paraId="6D7F9623" w14:textId="74418299" w:rsidR="00594767" w:rsidRPr="00927584" w:rsidRDefault="00594767" w:rsidP="00594767">
      <w:pPr>
        <w:spacing w:line="360" w:lineRule="auto"/>
        <w:ind w:firstLine="709"/>
        <w:jc w:val="both"/>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DF1093">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et al.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w:t>
      </w:r>
      <w:r w:rsidRPr="00927584">
        <w:lastRenderedPageBreak/>
        <w:t xml:space="preserve">developmental delay </w:t>
      </w:r>
      <w:r w:rsidRPr="00927584">
        <w:fldChar w:fldCharType="begin" w:fldLock="1"/>
      </w:r>
      <w:r w:rsidR="00DF1093">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mp;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DF1093">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mp; Brown 1988; Gremer &amp;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DF1093">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mp; Dennehy 2014; Lampei et al.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6D7F9624" w14:textId="46ED68D0" w:rsidR="00594767" w:rsidRPr="00927584" w:rsidRDefault="00594767" w:rsidP="00594767">
      <w:pPr>
        <w:spacing w:line="360" w:lineRule="auto"/>
        <w:ind w:firstLine="709"/>
        <w:jc w:val="both"/>
      </w:pPr>
      <w:r w:rsidRPr="00927584">
        <w:t xml:space="preserve">The 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demonstrates 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DF1093">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mp;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DF1093">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DF1093">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et al.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p>
    <w:p w14:paraId="6D7F9625" w14:textId="3EFABD47"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DF109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mp;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has functional significance. This is in line with several studies in alpine areas which suggest that local adaptation processes are taking place in </w:t>
      </w:r>
      <w:r w:rsidRPr="00927584">
        <w:lastRenderedPageBreak/>
        <w:t xml:space="preserve">the seed regeneration niche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t al. 2007; Mondoni et al.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DF1093">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mp;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DF109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et al. 2010; Reed et al. 2011; Fernández-Pascual &amp;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et al. 2010; Nicotra et al. 2010; Reed et al. 2011; Walck et al.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DF1093">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et al.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2B866ED2"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DF1093">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p>
    <w:p w14:paraId="6D7F9627" w14:textId="31DC041F" w:rsidR="00594767" w:rsidRPr="00927584" w:rsidRDefault="00594767" w:rsidP="00594767">
      <w:pPr>
        <w:spacing w:line="360" w:lineRule="auto"/>
        <w:ind w:firstLine="709"/>
        <w:jc w:val="both"/>
      </w:pPr>
      <w:r w:rsidRPr="00927584">
        <w:lastRenderedPageBreak/>
        <w:t xml:space="preserve">Future research should extend our understanding of intraspecific variation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p>
    <w:p w14:paraId="6D7F9628" w14:textId="68F9940C" w:rsidR="00594767" w:rsidRPr="00927584" w:rsidRDefault="00594767" w:rsidP="00594767">
      <w:pPr>
        <w:spacing w:line="360" w:lineRule="auto"/>
        <w:ind w:firstLine="709"/>
        <w:jc w:val="both"/>
      </w:pPr>
      <w:r w:rsidRPr="00927584">
        <w:t xml:space="preserve">Be that as it may,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reproductive timing and success and, ultimately, for individual fitness. The fact that it 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capacity can be a valuable buffer against global change effects. In particular, it can help 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59DEE280" w14:textId="7051953F" w:rsidR="00DF1093" w:rsidRPr="00DF1093" w:rsidRDefault="00594767" w:rsidP="00DF1093">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DF1093" w:rsidRPr="00DF1093">
        <w:rPr>
          <w:rFonts w:ascii="Calibri" w:hAnsi="Calibri" w:cs="Calibri"/>
          <w:noProof/>
          <w:kern w:val="0"/>
        </w:rPr>
        <w:t xml:space="preserve">Albert, C. H. </w:t>
      </w:r>
      <w:r w:rsidR="00DF1093" w:rsidRPr="00DF1093">
        <w:rPr>
          <w:rFonts w:ascii="Calibri" w:hAnsi="Calibri" w:cs="Calibri"/>
          <w:i/>
          <w:iCs/>
          <w:noProof/>
          <w:kern w:val="0"/>
        </w:rPr>
        <w:t>et al.</w:t>
      </w:r>
      <w:r w:rsidR="00DF1093" w:rsidRPr="00DF1093">
        <w:rPr>
          <w:rFonts w:ascii="Calibri" w:hAnsi="Calibri" w:cs="Calibri"/>
          <w:noProof/>
          <w:kern w:val="0"/>
        </w:rPr>
        <w:t xml:space="preserve"> (2010) ‘Intraspecific functional variability: Extent, structure and sources of variation’, </w:t>
      </w:r>
      <w:r w:rsidR="00DF1093" w:rsidRPr="00DF1093">
        <w:rPr>
          <w:rFonts w:ascii="Calibri" w:hAnsi="Calibri" w:cs="Calibri"/>
          <w:i/>
          <w:iCs/>
          <w:noProof/>
          <w:kern w:val="0"/>
        </w:rPr>
        <w:t>Journal of Ecology</w:t>
      </w:r>
      <w:r w:rsidR="00DF1093" w:rsidRPr="00DF1093">
        <w:rPr>
          <w:rFonts w:ascii="Calibri" w:hAnsi="Calibri" w:cs="Calibri"/>
          <w:noProof/>
          <w:kern w:val="0"/>
        </w:rPr>
        <w:t>, 98(3), pp. 604–613. doi: 10.1111/j.1365-2745.2010.01651.x.</w:t>
      </w:r>
    </w:p>
    <w:p w14:paraId="56A41F9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llen, P. S., Meyer, S. E. and Khan, M. A. (2000) ‘Hydrothermal time as a tool in comparative germination studies.’, </w:t>
      </w:r>
      <w:r w:rsidRPr="00DF1093">
        <w:rPr>
          <w:rFonts w:ascii="Calibri" w:hAnsi="Calibri" w:cs="Calibri"/>
          <w:i/>
          <w:iCs/>
          <w:noProof/>
          <w:kern w:val="0"/>
        </w:rPr>
        <w:t>Seed biology: advances and applications. Proceedings of the Sixth International Workshop on Seeds, Merida, Mexico, 1999.</w:t>
      </w:r>
      <w:r w:rsidRPr="00DF1093">
        <w:rPr>
          <w:rFonts w:ascii="Calibri" w:hAnsi="Calibri" w:cs="Calibri"/>
          <w:noProof/>
          <w:kern w:val="0"/>
        </w:rPr>
        <w:t>, (January), pp. 401–410. doi: 10.1079/9780851994048.0401.</w:t>
      </w:r>
    </w:p>
    <w:p w14:paraId="715BDA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nderson, J. T. </w:t>
      </w:r>
      <w:r w:rsidRPr="00DF1093">
        <w:rPr>
          <w:rFonts w:ascii="Calibri" w:hAnsi="Calibri" w:cs="Calibri"/>
          <w:i/>
          <w:iCs/>
          <w:noProof/>
          <w:kern w:val="0"/>
        </w:rPr>
        <w:t>et al.</w:t>
      </w:r>
      <w:r w:rsidRPr="00DF1093">
        <w:rPr>
          <w:rFonts w:ascii="Calibri" w:hAnsi="Calibri" w:cs="Calibri"/>
          <w:noProof/>
          <w:kern w:val="0"/>
        </w:rPr>
        <w:t xml:space="preserve"> (2012) ‘Phenotypic plasticity and adaptive evolution contribute to advancing flowering phenology in response to climate change’, </w:t>
      </w:r>
      <w:r w:rsidRPr="00DF1093">
        <w:rPr>
          <w:rFonts w:ascii="Calibri" w:hAnsi="Calibri" w:cs="Calibri"/>
          <w:i/>
          <w:iCs/>
          <w:noProof/>
          <w:kern w:val="0"/>
        </w:rPr>
        <w:t>Proceedings of the Royal Society B: Biological Sciences</w:t>
      </w:r>
      <w:r w:rsidRPr="00DF1093">
        <w:rPr>
          <w:rFonts w:ascii="Calibri" w:hAnsi="Calibri" w:cs="Calibri"/>
          <w:noProof/>
          <w:kern w:val="0"/>
        </w:rPr>
        <w:t>, 279(1743), pp. 3843–3852. doi: 10.1098/rspb.2012.1051.</w:t>
      </w:r>
    </w:p>
    <w:p w14:paraId="6BC9703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askin, C. C. and Baskin, J. M. (2014) </w:t>
      </w:r>
      <w:r w:rsidRPr="00DF1093">
        <w:rPr>
          <w:rFonts w:ascii="Calibri" w:hAnsi="Calibri" w:cs="Calibri"/>
          <w:i/>
          <w:iCs/>
          <w:noProof/>
          <w:kern w:val="0"/>
        </w:rPr>
        <w:t>Seeds. Ecology, Biogeography and Evolution of Dormancy and Germination</w:t>
      </w:r>
      <w:r w:rsidRPr="00DF1093">
        <w:rPr>
          <w:rFonts w:ascii="Calibri" w:hAnsi="Calibri" w:cs="Calibri"/>
          <w:noProof/>
          <w:kern w:val="0"/>
        </w:rPr>
        <w:t xml:space="preserve">. 2nd Editio, </w:t>
      </w:r>
      <w:r w:rsidRPr="00DF1093">
        <w:rPr>
          <w:rFonts w:ascii="Calibri" w:hAnsi="Calibri" w:cs="Calibri"/>
          <w:i/>
          <w:iCs/>
          <w:noProof/>
          <w:kern w:val="0"/>
        </w:rPr>
        <w:t>Seeds</w:t>
      </w:r>
      <w:r w:rsidRPr="00DF1093">
        <w:rPr>
          <w:rFonts w:ascii="Calibri" w:hAnsi="Calibri" w:cs="Calibri"/>
          <w:noProof/>
          <w:kern w:val="0"/>
        </w:rPr>
        <w:t>. 2nd Editio. San Diego, CA, USA: Academic Press. doi: 10.1016/B978-0-12-416677-6.00001-9.</w:t>
      </w:r>
    </w:p>
    <w:p w14:paraId="29E347C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e Bello, F. </w:t>
      </w:r>
      <w:r w:rsidRPr="00DF1093">
        <w:rPr>
          <w:rFonts w:ascii="Calibri" w:hAnsi="Calibri" w:cs="Calibri"/>
          <w:i/>
          <w:iCs/>
          <w:noProof/>
          <w:kern w:val="0"/>
        </w:rPr>
        <w:t>et al.</w:t>
      </w:r>
      <w:r w:rsidRPr="00DF1093">
        <w:rPr>
          <w:rFonts w:ascii="Calibri" w:hAnsi="Calibri" w:cs="Calibri"/>
          <w:noProof/>
          <w:kern w:val="0"/>
        </w:rPr>
        <w:t xml:space="preserve"> (2021) ‘Intraspecific Trait Variability’, in </w:t>
      </w:r>
      <w:r w:rsidRPr="00DF1093">
        <w:rPr>
          <w:rFonts w:ascii="Calibri" w:hAnsi="Calibri" w:cs="Calibri"/>
          <w:i/>
          <w:iCs/>
          <w:noProof/>
          <w:kern w:val="0"/>
        </w:rPr>
        <w:t>Handbook of Trait-Based Ecology: From Theory to R Tools</w:t>
      </w:r>
      <w:r w:rsidRPr="00DF1093">
        <w:rPr>
          <w:rFonts w:ascii="Calibri" w:hAnsi="Calibri" w:cs="Calibri"/>
          <w:noProof/>
          <w:kern w:val="0"/>
        </w:rPr>
        <w:t>. Cambridge University Press, pp. 105–128.</w:t>
      </w:r>
    </w:p>
    <w:p w14:paraId="0F46382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rnau, V. M. </w:t>
      </w:r>
      <w:r w:rsidRPr="00DF1093">
        <w:rPr>
          <w:rFonts w:ascii="Calibri" w:hAnsi="Calibri" w:cs="Calibri"/>
          <w:i/>
          <w:iCs/>
          <w:noProof/>
          <w:kern w:val="0"/>
        </w:rPr>
        <w:t>et al.</w:t>
      </w:r>
      <w:r w:rsidRPr="00DF1093">
        <w:rPr>
          <w:rFonts w:ascii="Calibri" w:hAnsi="Calibri" w:cs="Calibri"/>
          <w:noProof/>
          <w:kern w:val="0"/>
        </w:rPr>
        <w:t xml:space="preserve"> (2020) ‘Germination response of diverse wild and landrace chile peppers (Capsicum spp.) under drought stress simulated with polyethylene glycol’, </w:t>
      </w:r>
      <w:r w:rsidRPr="00DF1093">
        <w:rPr>
          <w:rFonts w:ascii="Calibri" w:hAnsi="Calibri" w:cs="Calibri"/>
          <w:i/>
          <w:iCs/>
          <w:noProof/>
          <w:kern w:val="0"/>
        </w:rPr>
        <w:t>PLoS ONE</w:t>
      </w:r>
      <w:r w:rsidRPr="00DF1093">
        <w:rPr>
          <w:rFonts w:ascii="Calibri" w:hAnsi="Calibri" w:cs="Calibri"/>
          <w:noProof/>
          <w:kern w:val="0"/>
        </w:rPr>
        <w:t xml:space="preserve">, 15(11 </w:t>
      </w:r>
      <w:r w:rsidRPr="00DF1093">
        <w:rPr>
          <w:rFonts w:ascii="Calibri" w:hAnsi="Calibri" w:cs="Calibri"/>
          <w:noProof/>
          <w:kern w:val="0"/>
        </w:rPr>
        <w:lastRenderedPageBreak/>
        <w:t>November), pp. 1–19. doi: 10.1371/journal.pone.0236001.</w:t>
      </w:r>
    </w:p>
    <w:p w14:paraId="13E4D7E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wley, J. </w:t>
      </w:r>
      <w:r w:rsidRPr="00DF1093">
        <w:rPr>
          <w:rFonts w:ascii="Calibri" w:hAnsi="Calibri" w:cs="Calibri"/>
          <w:i/>
          <w:iCs/>
          <w:noProof/>
          <w:kern w:val="0"/>
        </w:rPr>
        <w:t>et al.</w:t>
      </w:r>
      <w:r w:rsidRPr="00DF1093">
        <w:rPr>
          <w:rFonts w:ascii="Calibri" w:hAnsi="Calibri" w:cs="Calibri"/>
          <w:noProof/>
          <w:kern w:val="0"/>
        </w:rPr>
        <w:t xml:space="preserve"> (2013) ‘Environmental regulation of dormancy and germination’, in Bewley, J., Bradford, K, and Hilhorst, H (eds) </w:t>
      </w:r>
      <w:r w:rsidRPr="00DF1093">
        <w:rPr>
          <w:rFonts w:ascii="Calibri" w:hAnsi="Calibri" w:cs="Calibri"/>
          <w:i/>
          <w:iCs/>
          <w:noProof/>
          <w:kern w:val="0"/>
        </w:rPr>
        <w:t>Seeds: physiology of development, germination and dormancy</w:t>
      </w:r>
      <w:r w:rsidRPr="00DF1093">
        <w:rPr>
          <w:rFonts w:ascii="Calibri" w:hAnsi="Calibri" w:cs="Calibri"/>
          <w:noProof/>
          <w:kern w:val="0"/>
        </w:rPr>
        <w:t>. 3rd edn. New York: Springer.</w:t>
      </w:r>
    </w:p>
    <w:p w14:paraId="4D3AB6E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ond, W. J., Honig, M. and Maze, K. E. (1999) ‘Seed size and seedling emergence: An allometric relationship and some ecological implications’, </w:t>
      </w:r>
      <w:r w:rsidRPr="00DF1093">
        <w:rPr>
          <w:rFonts w:ascii="Calibri" w:hAnsi="Calibri" w:cs="Calibri"/>
          <w:i/>
          <w:iCs/>
          <w:noProof/>
          <w:kern w:val="0"/>
        </w:rPr>
        <w:t>Oecologia</w:t>
      </w:r>
      <w:r w:rsidRPr="00DF1093">
        <w:rPr>
          <w:rFonts w:ascii="Calibri" w:hAnsi="Calibri" w:cs="Calibri"/>
          <w:noProof/>
          <w:kern w:val="0"/>
        </w:rPr>
        <w:t>, 120(1), pp. 132–136. doi: 10.1007/s004420050841.</w:t>
      </w:r>
    </w:p>
    <w:p w14:paraId="608829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adford, K. J. (2002) ‘Applications of hydrothermal time to quantifying and modeling seed germination and dormancy’, </w:t>
      </w:r>
      <w:r w:rsidRPr="00DF1093">
        <w:rPr>
          <w:rFonts w:ascii="Calibri" w:hAnsi="Calibri" w:cs="Calibri"/>
          <w:i/>
          <w:iCs/>
          <w:noProof/>
          <w:kern w:val="0"/>
        </w:rPr>
        <w:t>Weed Science</w:t>
      </w:r>
      <w:r w:rsidRPr="00DF1093">
        <w:rPr>
          <w:rFonts w:ascii="Calibri" w:hAnsi="Calibri" w:cs="Calibri"/>
          <w:noProof/>
          <w:kern w:val="0"/>
        </w:rPr>
        <w:t>, 50(2), pp. 248–260. doi: 10.1614/0043-1745(2002)050[0248:aohttq]2.0.co;2.</w:t>
      </w:r>
    </w:p>
    <w:p w14:paraId="62B065F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ooks, M. E. </w:t>
      </w:r>
      <w:r w:rsidRPr="00DF1093">
        <w:rPr>
          <w:rFonts w:ascii="Calibri" w:hAnsi="Calibri" w:cs="Calibri"/>
          <w:i/>
          <w:iCs/>
          <w:noProof/>
          <w:kern w:val="0"/>
        </w:rPr>
        <w:t>et al.</w:t>
      </w:r>
      <w:r w:rsidRPr="00DF1093">
        <w:rPr>
          <w:rFonts w:ascii="Calibri" w:hAnsi="Calibri" w:cs="Calibri"/>
          <w:noProof/>
          <w:kern w:val="0"/>
        </w:rPr>
        <w:t xml:space="preserve"> (2017) ‘glmmTMB Balances Speed and Flexibility Among Packages for Zero-inflated Generalized Linear Mixed Modeling’, </w:t>
      </w:r>
      <w:r w:rsidRPr="00DF1093">
        <w:rPr>
          <w:rFonts w:ascii="Calibri" w:hAnsi="Calibri" w:cs="Calibri"/>
          <w:i/>
          <w:iCs/>
          <w:noProof/>
          <w:kern w:val="0"/>
        </w:rPr>
        <w:t>The R Journal</w:t>
      </w:r>
      <w:r w:rsidRPr="00DF1093">
        <w:rPr>
          <w:rFonts w:ascii="Calibri" w:hAnsi="Calibri" w:cs="Calibri"/>
          <w:noProof/>
          <w:kern w:val="0"/>
        </w:rPr>
        <w:t>, 9(2), pp. 378–400. doi: 10.32614/RJ-2017-066.</w:t>
      </w:r>
    </w:p>
    <w:p w14:paraId="2445767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yars, S. G., Papst, W. and Hoffmann, A. A. (2007) ‘Local adaptation and cogradient selection in the alpine plant, Poa hiemata, along a narrow altitudinal gradient’, </w:t>
      </w:r>
      <w:r w:rsidRPr="00DF1093">
        <w:rPr>
          <w:rFonts w:ascii="Calibri" w:hAnsi="Calibri" w:cs="Calibri"/>
          <w:i/>
          <w:iCs/>
          <w:noProof/>
          <w:kern w:val="0"/>
        </w:rPr>
        <w:t>Evolution</w:t>
      </w:r>
      <w:r w:rsidRPr="00DF1093">
        <w:rPr>
          <w:rFonts w:ascii="Calibri" w:hAnsi="Calibri" w:cs="Calibri"/>
          <w:noProof/>
          <w:kern w:val="0"/>
        </w:rPr>
        <w:t>, 61(12), pp. 2925–2941. doi: 10.1111/j.1558-5646.2007.00248.x.</w:t>
      </w:r>
    </w:p>
    <w:p w14:paraId="17DED87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Camacho, M.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Seed germination responses to soil hydraulic conductivity and polyethylene glycol (PEG) osmotic solutions’, </w:t>
      </w:r>
      <w:r w:rsidRPr="00DF1093">
        <w:rPr>
          <w:rFonts w:ascii="Calibri" w:hAnsi="Calibri" w:cs="Calibri"/>
          <w:i/>
          <w:iCs/>
          <w:noProof/>
          <w:kern w:val="0"/>
        </w:rPr>
        <w:t>Plant and Soil</w:t>
      </w:r>
      <w:r w:rsidRPr="00DF1093">
        <w:rPr>
          <w:rFonts w:ascii="Calibri" w:hAnsi="Calibri" w:cs="Calibri"/>
          <w:noProof/>
          <w:kern w:val="0"/>
        </w:rPr>
        <w:t>, 462(1–2), pp. 175–188. doi: 10.1007/s11104-021-04857-5.</w:t>
      </w:r>
    </w:p>
    <w:p w14:paraId="5B227B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evin, L. M., Lande, R. and Mace, G. M. (2010) ‘Adaptation, plasticity, and extinction in a changing environment: Towards a predictive theory’, </w:t>
      </w:r>
      <w:r w:rsidRPr="00DF1093">
        <w:rPr>
          <w:rFonts w:ascii="Calibri" w:hAnsi="Calibri" w:cs="Calibri"/>
          <w:i/>
          <w:iCs/>
          <w:noProof/>
          <w:kern w:val="0"/>
        </w:rPr>
        <w:t>PLoS Biology</w:t>
      </w:r>
      <w:r w:rsidRPr="00DF1093">
        <w:rPr>
          <w:rFonts w:ascii="Calibri" w:hAnsi="Calibri" w:cs="Calibri"/>
          <w:noProof/>
          <w:kern w:val="0"/>
        </w:rPr>
        <w:t>, 8(4). doi: 10.1371/journal.pbio.1000357.</w:t>
      </w:r>
    </w:p>
    <w:p w14:paraId="54D9B80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ristie, K. </w:t>
      </w:r>
      <w:r w:rsidRPr="00DF1093">
        <w:rPr>
          <w:rFonts w:ascii="Calibri" w:hAnsi="Calibri" w:cs="Calibri"/>
          <w:i/>
          <w:iCs/>
          <w:noProof/>
          <w:kern w:val="0"/>
        </w:rPr>
        <w:t>et al.</w:t>
      </w:r>
      <w:r w:rsidRPr="00DF1093">
        <w:rPr>
          <w:rFonts w:ascii="Calibri" w:hAnsi="Calibri" w:cs="Calibri"/>
          <w:noProof/>
          <w:kern w:val="0"/>
        </w:rPr>
        <w:t xml:space="preserve"> (2022) ‘Local adaptation of seed and seedling traits along a natural aridity gradient may both predict and constrain adaptive responses to climate change’, </w:t>
      </w:r>
      <w:r w:rsidRPr="00DF1093">
        <w:rPr>
          <w:rFonts w:ascii="Calibri" w:hAnsi="Calibri" w:cs="Calibri"/>
          <w:i/>
          <w:iCs/>
          <w:noProof/>
          <w:kern w:val="0"/>
        </w:rPr>
        <w:t>American Journal of Botany</w:t>
      </w:r>
      <w:r w:rsidRPr="00DF1093">
        <w:rPr>
          <w:rFonts w:ascii="Calibri" w:hAnsi="Calibri" w:cs="Calibri"/>
          <w:noProof/>
          <w:kern w:val="0"/>
        </w:rPr>
        <w:t>, 109(10), pp. 1529–1544. doi: 10.1002/ajb2.16070.</w:t>
      </w:r>
    </w:p>
    <w:p w14:paraId="3F7538E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ochrane, A. </w:t>
      </w:r>
      <w:r w:rsidRPr="00DF1093">
        <w:rPr>
          <w:rFonts w:ascii="Calibri" w:hAnsi="Calibri" w:cs="Calibri"/>
          <w:i/>
          <w:iCs/>
          <w:noProof/>
          <w:kern w:val="0"/>
        </w:rPr>
        <w:t>et al.</w:t>
      </w:r>
      <w:r w:rsidRPr="00DF1093">
        <w:rPr>
          <w:rFonts w:ascii="Calibri" w:hAnsi="Calibri" w:cs="Calibri"/>
          <w:noProof/>
          <w:kern w:val="0"/>
        </w:rPr>
        <w:t xml:space="preserve"> (2015) ‘Will among-population variation in seed traits improve the chance of species persistence under climate change?’, </w:t>
      </w:r>
      <w:r w:rsidRPr="00DF1093">
        <w:rPr>
          <w:rFonts w:ascii="Calibri" w:hAnsi="Calibri" w:cs="Calibri"/>
          <w:i/>
          <w:iCs/>
          <w:noProof/>
          <w:kern w:val="0"/>
        </w:rPr>
        <w:t>Global Ecology and Biogeography</w:t>
      </w:r>
      <w:r w:rsidRPr="00DF1093">
        <w:rPr>
          <w:rFonts w:ascii="Calibri" w:hAnsi="Calibri" w:cs="Calibri"/>
          <w:noProof/>
          <w:kern w:val="0"/>
        </w:rPr>
        <w:t>, 24(1), pp. 12–24. doi: 10.1111/geb.12234.</w:t>
      </w:r>
    </w:p>
    <w:p w14:paraId="0F160D9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ickman, E. E. </w:t>
      </w:r>
      <w:r w:rsidRPr="00DF1093">
        <w:rPr>
          <w:rFonts w:ascii="Calibri" w:hAnsi="Calibri" w:cs="Calibri"/>
          <w:i/>
          <w:iCs/>
          <w:noProof/>
          <w:kern w:val="0"/>
        </w:rPr>
        <w:t>et al.</w:t>
      </w:r>
      <w:r w:rsidRPr="00DF1093">
        <w:rPr>
          <w:rFonts w:ascii="Calibri" w:hAnsi="Calibri" w:cs="Calibri"/>
          <w:noProof/>
          <w:kern w:val="0"/>
        </w:rPr>
        <w:t xml:space="preserve"> (2019) ‘Evidence for adaptive responses to historic drought across a native plant species range’, </w:t>
      </w:r>
      <w:r w:rsidRPr="00DF1093">
        <w:rPr>
          <w:rFonts w:ascii="Calibri" w:hAnsi="Calibri" w:cs="Calibri"/>
          <w:i/>
          <w:iCs/>
          <w:noProof/>
          <w:kern w:val="0"/>
        </w:rPr>
        <w:t>Evolutionary Applications</w:t>
      </w:r>
      <w:r w:rsidRPr="00DF1093">
        <w:rPr>
          <w:rFonts w:ascii="Calibri" w:hAnsi="Calibri" w:cs="Calibri"/>
          <w:noProof/>
          <w:kern w:val="0"/>
        </w:rPr>
        <w:t>, 12(8), pp. 1569–1582. doi: 10.1111/eva.12803.</w:t>
      </w:r>
    </w:p>
    <w:p w14:paraId="5C14B28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Donohue, K. </w:t>
      </w:r>
      <w:r w:rsidRPr="00DF1093">
        <w:rPr>
          <w:rFonts w:ascii="Calibri" w:hAnsi="Calibri" w:cs="Calibri"/>
          <w:i/>
          <w:iCs/>
          <w:noProof/>
          <w:kern w:val="0"/>
        </w:rPr>
        <w:t>et al.</w:t>
      </w:r>
      <w:r w:rsidRPr="00DF1093">
        <w:rPr>
          <w:rFonts w:ascii="Calibri" w:hAnsi="Calibri" w:cs="Calibri"/>
          <w:noProof/>
          <w:kern w:val="0"/>
        </w:rPr>
        <w:t xml:space="preserve"> (2015) ‘Applying developmental threshold models to evolutionary ecology’, </w:t>
      </w:r>
      <w:r w:rsidRPr="00DF1093">
        <w:rPr>
          <w:rFonts w:ascii="Calibri" w:hAnsi="Calibri" w:cs="Calibri"/>
          <w:i/>
          <w:iCs/>
          <w:noProof/>
          <w:kern w:val="0"/>
        </w:rPr>
        <w:t>Trends in Ecology and Evolution</w:t>
      </w:r>
      <w:r w:rsidRPr="00DF1093">
        <w:rPr>
          <w:rFonts w:ascii="Calibri" w:hAnsi="Calibri" w:cs="Calibri"/>
          <w:noProof/>
          <w:kern w:val="0"/>
        </w:rPr>
        <w:t>, 30(2), pp. 66–77. doi: 10.1016/j.tree.2014.11.008.</w:t>
      </w:r>
    </w:p>
    <w:p w14:paraId="21128A6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scobar, D. F. E., Silveira, F. A. O. and Morellato, L. P. C. (2018) ‘Timing of seed dispersal and seed dormancy in Brazilian savanna: Two solutions to face seasonality’, </w:t>
      </w:r>
      <w:r w:rsidRPr="00DF1093">
        <w:rPr>
          <w:rFonts w:ascii="Calibri" w:hAnsi="Calibri" w:cs="Calibri"/>
          <w:i/>
          <w:iCs/>
          <w:noProof/>
          <w:kern w:val="0"/>
        </w:rPr>
        <w:t>Annals of Botany</w:t>
      </w:r>
      <w:r w:rsidRPr="00DF1093">
        <w:rPr>
          <w:rFonts w:ascii="Calibri" w:hAnsi="Calibri" w:cs="Calibri"/>
          <w:noProof/>
          <w:kern w:val="0"/>
        </w:rPr>
        <w:t>, 121(6), pp. 1197–1209. doi: 10.1093/aob/mcy006.</w:t>
      </w:r>
    </w:p>
    <w:p w14:paraId="5F53D686"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C. E. and Etherington, J. R. (1991) ‘The effect of soil water potential on seedling growth of some British plants’, </w:t>
      </w:r>
      <w:r w:rsidRPr="00DF1093">
        <w:rPr>
          <w:rFonts w:ascii="Calibri" w:hAnsi="Calibri" w:cs="Calibri"/>
          <w:i/>
          <w:iCs/>
          <w:noProof/>
          <w:kern w:val="0"/>
        </w:rPr>
        <w:t>New Phytologist</w:t>
      </w:r>
      <w:r w:rsidRPr="00DF1093">
        <w:rPr>
          <w:rFonts w:ascii="Calibri" w:hAnsi="Calibri" w:cs="Calibri"/>
          <w:noProof/>
          <w:kern w:val="0"/>
        </w:rPr>
        <w:t>, 118(4), pp. 571–579. doi: 10.1111/j.1469-8137.1991.tb00998.x.</w:t>
      </w:r>
    </w:p>
    <w:p w14:paraId="2E59B5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M. E. K. and Dennehy, J. J. (2014) ‘Germ Banking : Bet ‐ Hedging and Variable Release from Egg and Seed Dormancy’, </w:t>
      </w:r>
      <w:r w:rsidRPr="00DF1093">
        <w:rPr>
          <w:rFonts w:ascii="Calibri" w:hAnsi="Calibri" w:cs="Calibri"/>
          <w:i/>
          <w:iCs/>
          <w:noProof/>
          <w:kern w:val="0"/>
        </w:rPr>
        <w:t>The Quarterly Review of Biology</w:t>
      </w:r>
      <w:r w:rsidRPr="00DF1093">
        <w:rPr>
          <w:rFonts w:ascii="Calibri" w:hAnsi="Calibri" w:cs="Calibri"/>
          <w:noProof/>
          <w:kern w:val="0"/>
        </w:rPr>
        <w:t>, 80(4), pp. 431–451.</w:t>
      </w:r>
    </w:p>
    <w:p w14:paraId="428F6CB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3) ‘A local dormancy cline is related to the seed maturation environment, population genetic composition and climate’, </w:t>
      </w:r>
      <w:r w:rsidRPr="00DF1093">
        <w:rPr>
          <w:rFonts w:ascii="Calibri" w:hAnsi="Calibri" w:cs="Calibri"/>
          <w:i/>
          <w:iCs/>
          <w:noProof/>
          <w:kern w:val="0"/>
        </w:rPr>
        <w:t>Annals of Botany</w:t>
      </w:r>
      <w:r w:rsidRPr="00DF1093">
        <w:rPr>
          <w:rFonts w:ascii="Calibri" w:hAnsi="Calibri" w:cs="Calibri"/>
          <w:noProof/>
          <w:kern w:val="0"/>
        </w:rPr>
        <w:t>, 112(5), pp. 937–945. doi: 10.1093/aob/mct154.</w:t>
      </w:r>
    </w:p>
    <w:p w14:paraId="134B016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The seed germination spectrum of alpine plants: a global meta-analysis’, </w:t>
      </w:r>
      <w:r w:rsidRPr="00DF1093">
        <w:rPr>
          <w:rFonts w:ascii="Calibri" w:hAnsi="Calibri" w:cs="Calibri"/>
          <w:i/>
          <w:iCs/>
          <w:noProof/>
          <w:kern w:val="0"/>
        </w:rPr>
        <w:t>New Phytologist</w:t>
      </w:r>
      <w:r w:rsidRPr="00DF1093">
        <w:rPr>
          <w:rFonts w:ascii="Calibri" w:hAnsi="Calibri" w:cs="Calibri"/>
          <w:noProof/>
          <w:kern w:val="0"/>
        </w:rPr>
        <w:t>, 229(6), pp. 3573–3586. doi: 10.1111/nph.17086.</w:t>
      </w:r>
    </w:p>
    <w:p w14:paraId="3F817A2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Fernández-Pascual, E. and González-Rodríguez, G. (2020) ‘seedr: Hydro and Thermal Time Germination Models in R’. Available at: https://cran.r-project.org/package=seedr.</w:t>
      </w:r>
    </w:p>
    <w:p w14:paraId="6536EFD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and Jiménez-Alfaro, B. (2014) ‘Phenotypic plasticity in seed germination relates differentially to overwintering and flowering temperatures’, </w:t>
      </w:r>
      <w:r w:rsidRPr="00DF1093">
        <w:rPr>
          <w:rFonts w:ascii="Calibri" w:hAnsi="Calibri" w:cs="Calibri"/>
          <w:i/>
          <w:iCs/>
          <w:noProof/>
          <w:kern w:val="0"/>
        </w:rPr>
        <w:t>Seed Science Research</w:t>
      </w:r>
      <w:r w:rsidRPr="00DF1093">
        <w:rPr>
          <w:rFonts w:ascii="Calibri" w:hAnsi="Calibri" w:cs="Calibri"/>
          <w:noProof/>
          <w:kern w:val="0"/>
        </w:rPr>
        <w:t>, 24(4), pp. 273–280. doi: 10.1017/S0960258514000269.</w:t>
      </w:r>
    </w:p>
    <w:p w14:paraId="079B2F1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Mattana, E. and Pritchard, H. W. (2019) ‘Seeds of future past: climate change and the thermal memory of plant reproductive traits’, </w:t>
      </w:r>
      <w:r w:rsidRPr="00DF1093">
        <w:rPr>
          <w:rFonts w:ascii="Calibri" w:hAnsi="Calibri" w:cs="Calibri"/>
          <w:i/>
          <w:iCs/>
          <w:noProof/>
          <w:kern w:val="0"/>
        </w:rPr>
        <w:t>Biological Reviews</w:t>
      </w:r>
      <w:r w:rsidRPr="00DF1093">
        <w:rPr>
          <w:rFonts w:ascii="Calibri" w:hAnsi="Calibri" w:cs="Calibri"/>
          <w:noProof/>
          <w:kern w:val="0"/>
        </w:rPr>
        <w:t>, 94(2), pp. 439–456. doi: 10.1111/brv.12461.</w:t>
      </w:r>
    </w:p>
    <w:p w14:paraId="676A83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rischie, S. </w:t>
      </w:r>
      <w:r w:rsidRPr="00DF1093">
        <w:rPr>
          <w:rFonts w:ascii="Calibri" w:hAnsi="Calibri" w:cs="Calibri"/>
          <w:i/>
          <w:iCs/>
          <w:noProof/>
          <w:kern w:val="0"/>
        </w:rPr>
        <w:t>et al.</w:t>
      </w:r>
      <w:r w:rsidRPr="00DF1093">
        <w:rPr>
          <w:rFonts w:ascii="Calibri" w:hAnsi="Calibri" w:cs="Calibri"/>
          <w:noProof/>
          <w:kern w:val="0"/>
        </w:rPr>
        <w:t xml:space="preserve"> (2018) ‘Hydrothermal thresholds for seed germination in winter annual forbs from old-field Mediterranean landscapes’, </w:t>
      </w:r>
      <w:r w:rsidRPr="00DF1093">
        <w:rPr>
          <w:rFonts w:ascii="Calibri" w:hAnsi="Calibri" w:cs="Calibri"/>
          <w:i/>
          <w:iCs/>
          <w:noProof/>
          <w:kern w:val="0"/>
        </w:rPr>
        <w:t>Plant Biology</w:t>
      </w:r>
      <w:r w:rsidRPr="00DF1093">
        <w:rPr>
          <w:rFonts w:ascii="Calibri" w:hAnsi="Calibri" w:cs="Calibri"/>
          <w:noProof/>
          <w:kern w:val="0"/>
        </w:rPr>
        <w:t>, 21(3), pp. 449–457. doi: 10.1111/plb.12848.</w:t>
      </w:r>
    </w:p>
    <w:p w14:paraId="7C4214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Gelviz-Gelvez, S. M.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0) ‘Germination of seven species of shrubs in semiarid central Mexico: Effect of drought and seed size’, </w:t>
      </w:r>
      <w:r w:rsidRPr="00DF1093">
        <w:rPr>
          <w:rFonts w:ascii="Calibri" w:hAnsi="Calibri" w:cs="Calibri"/>
          <w:i/>
          <w:iCs/>
          <w:noProof/>
          <w:kern w:val="0"/>
        </w:rPr>
        <w:t>Botanical Sciences</w:t>
      </w:r>
      <w:r w:rsidRPr="00DF1093">
        <w:rPr>
          <w:rFonts w:ascii="Calibri" w:hAnsi="Calibri" w:cs="Calibri"/>
          <w:noProof/>
          <w:kern w:val="0"/>
        </w:rPr>
        <w:t>, 98(3), pp. 464–472. doi: 10.17129/BOTSCI.2537.</w:t>
      </w:r>
    </w:p>
    <w:p w14:paraId="0E0F683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iménez-Benavides, L., Escudero, A. and Iriondo, J. M. (2007) ‘Local adaptation enhances </w:t>
      </w:r>
      <w:r w:rsidRPr="00DF1093">
        <w:rPr>
          <w:rFonts w:ascii="Calibri" w:hAnsi="Calibri" w:cs="Calibri"/>
          <w:noProof/>
          <w:kern w:val="0"/>
        </w:rPr>
        <w:lastRenderedPageBreak/>
        <w:t xml:space="preserve">seedling recruitment along an altitudinal gradient in a high mountain mediterranean plant’, </w:t>
      </w:r>
      <w:r w:rsidRPr="00DF1093">
        <w:rPr>
          <w:rFonts w:ascii="Calibri" w:hAnsi="Calibri" w:cs="Calibri"/>
          <w:i/>
          <w:iCs/>
          <w:noProof/>
          <w:kern w:val="0"/>
        </w:rPr>
        <w:t>Annals of Botany</w:t>
      </w:r>
      <w:r w:rsidRPr="00DF1093">
        <w:rPr>
          <w:rFonts w:ascii="Calibri" w:hAnsi="Calibri" w:cs="Calibri"/>
          <w:noProof/>
          <w:kern w:val="0"/>
        </w:rPr>
        <w:t>, 99(4), pp. 723–734. doi: 10.1093/aob/mcm007.</w:t>
      </w:r>
    </w:p>
    <w:p w14:paraId="001DC9C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aham, E. </w:t>
      </w:r>
      <w:r w:rsidRPr="00DF1093">
        <w:rPr>
          <w:rFonts w:ascii="Calibri" w:hAnsi="Calibri" w:cs="Calibri"/>
          <w:i/>
          <w:iCs/>
          <w:noProof/>
          <w:kern w:val="0"/>
        </w:rPr>
        <w:t>et al.</w:t>
      </w:r>
      <w:r w:rsidRPr="00DF1093">
        <w:rPr>
          <w:rFonts w:ascii="Calibri" w:hAnsi="Calibri" w:cs="Calibri"/>
          <w:noProof/>
          <w:kern w:val="0"/>
        </w:rPr>
        <w:t xml:space="preserve"> (2012) ‘Fine-scale patterns of soil and plant surface temperatures in an alpine fellfield habitat, white mountains, California’, </w:t>
      </w:r>
      <w:r w:rsidRPr="00DF1093">
        <w:rPr>
          <w:rFonts w:ascii="Calibri" w:hAnsi="Calibri" w:cs="Calibri"/>
          <w:i/>
          <w:iCs/>
          <w:noProof/>
          <w:kern w:val="0"/>
        </w:rPr>
        <w:t>Arctic, Antarctic, and Alpine Research</w:t>
      </w:r>
      <w:r w:rsidRPr="00DF1093">
        <w:rPr>
          <w:rFonts w:ascii="Calibri" w:hAnsi="Calibri" w:cs="Calibri"/>
          <w:noProof/>
          <w:kern w:val="0"/>
        </w:rPr>
        <w:t>, 44(3), pp. 288–295. doi: 10.1657/1938-4246-44.3.288.</w:t>
      </w:r>
    </w:p>
    <w:p w14:paraId="11D332F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emer, J. R. and Venable, D. L. (2014) ‘Bet hedging in desert winter annual plants: Optimal germination strategies in a variable environment’, </w:t>
      </w:r>
      <w:r w:rsidRPr="00DF1093">
        <w:rPr>
          <w:rFonts w:ascii="Calibri" w:hAnsi="Calibri" w:cs="Calibri"/>
          <w:i/>
          <w:iCs/>
          <w:noProof/>
          <w:kern w:val="0"/>
        </w:rPr>
        <w:t>Ecology Letters</w:t>
      </w:r>
      <w:r w:rsidRPr="00DF1093">
        <w:rPr>
          <w:rFonts w:ascii="Calibri" w:hAnsi="Calibri" w:cs="Calibri"/>
          <w:noProof/>
          <w:kern w:val="0"/>
        </w:rPr>
        <w:t>, 17(3), pp. 380–387. doi: 10.1111/ele.12241.</w:t>
      </w:r>
    </w:p>
    <w:p w14:paraId="6E57B6E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ya, R. </w:t>
      </w:r>
      <w:r w:rsidRPr="00DF1093">
        <w:rPr>
          <w:rFonts w:ascii="Calibri" w:hAnsi="Calibri" w:cs="Calibri"/>
          <w:i/>
          <w:iCs/>
          <w:noProof/>
          <w:kern w:val="0"/>
        </w:rPr>
        <w:t>et al.</w:t>
      </w:r>
      <w:r w:rsidRPr="00DF1093">
        <w:rPr>
          <w:rFonts w:ascii="Calibri" w:hAnsi="Calibri" w:cs="Calibri"/>
          <w:noProof/>
          <w:kern w:val="0"/>
        </w:rPr>
        <w:t xml:space="preserve"> (2023) ‘A test of local adaptation to drought in germination and seedling traits in populations of two alpine forbs across a 2000 mm/year precipitation gradient’, </w:t>
      </w:r>
      <w:r w:rsidRPr="00DF1093">
        <w:rPr>
          <w:rFonts w:ascii="Calibri" w:hAnsi="Calibri" w:cs="Calibri"/>
          <w:i/>
          <w:iCs/>
          <w:noProof/>
          <w:kern w:val="0"/>
        </w:rPr>
        <w:t>Ecology and Evolution</w:t>
      </w:r>
      <w:r w:rsidRPr="00DF1093">
        <w:rPr>
          <w:rFonts w:ascii="Calibri" w:hAnsi="Calibri" w:cs="Calibri"/>
          <w:noProof/>
          <w:kern w:val="0"/>
        </w:rPr>
        <w:t>, 13(2), pp. 1–19. doi: 10.1002/ece3.9772.</w:t>
      </w:r>
    </w:p>
    <w:p w14:paraId="36109D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Hartig, F. (2020) ‘DHARMa: Residual Diagnostics for Hierarchical (Multi-Level / Mixed) Regression Models’. Available at: https://cran.r-project.org/package=DHARMa.</w:t>
      </w:r>
    </w:p>
    <w:p w14:paraId="36755FF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iménez- Alfaro, B., Fernandez-Pascual, E. and Espinosa Del Alba, ClaraMarcenó, C. (2024) ‘Journal of Vegetation Science Spatiotemporal patterns of microclimatic buffering in relict alpine communities’, </w:t>
      </w:r>
      <w:r w:rsidRPr="00DF1093">
        <w:rPr>
          <w:rFonts w:ascii="Calibri" w:hAnsi="Calibri" w:cs="Calibri"/>
          <w:i/>
          <w:iCs/>
          <w:noProof/>
          <w:kern w:val="0"/>
        </w:rPr>
        <w:t>Journal of Vegeta</w:t>
      </w:r>
      <w:r w:rsidRPr="00DF1093">
        <w:rPr>
          <w:rFonts w:ascii="Calibri" w:hAnsi="Calibri" w:cs="Calibri"/>
          <w:noProof/>
          <w:kern w:val="0"/>
        </w:rPr>
        <w:t>, (July 2023). doi: 10.1111/jvs.13242.</w:t>
      </w:r>
    </w:p>
    <w:p w14:paraId="4FEEF4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8) ‘Germination ecology of winter annual grasses in Mediterranean climates: Applications for soil cover in olive groves’, </w:t>
      </w:r>
      <w:r w:rsidRPr="00DF1093">
        <w:rPr>
          <w:rFonts w:ascii="Calibri" w:hAnsi="Calibri" w:cs="Calibri"/>
          <w:i/>
          <w:iCs/>
          <w:noProof/>
          <w:kern w:val="0"/>
        </w:rPr>
        <w:t>Agriculture, Ecosystems and Environment</w:t>
      </w:r>
      <w:r w:rsidRPr="00DF1093">
        <w:rPr>
          <w:rFonts w:ascii="Calibri" w:hAnsi="Calibri" w:cs="Calibri"/>
          <w:noProof/>
          <w:kern w:val="0"/>
        </w:rPr>
        <w:t>, 262, pp. 29–35. doi: 10.1016/j.agee.2018.04.013.</w:t>
      </w:r>
    </w:p>
    <w:p w14:paraId="1D1EED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Checklist of the vascular plants of the Cantabrian Mountains’, </w:t>
      </w:r>
      <w:r w:rsidRPr="00DF1093">
        <w:rPr>
          <w:rFonts w:ascii="Calibri" w:hAnsi="Calibri" w:cs="Calibri"/>
          <w:i/>
          <w:iCs/>
          <w:noProof/>
          <w:kern w:val="0"/>
        </w:rPr>
        <w:t>Mediterranean Botany</w:t>
      </w:r>
      <w:r w:rsidRPr="00DF1093">
        <w:rPr>
          <w:rFonts w:ascii="Calibri" w:hAnsi="Calibri" w:cs="Calibri"/>
          <w:noProof/>
          <w:kern w:val="0"/>
        </w:rPr>
        <w:t>, 42, pp. 1–60. doi: 10.5209/MBOT.74570.</w:t>
      </w:r>
    </w:p>
    <w:p w14:paraId="468D7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ump, A. S., Marchant, R. and Peñuelas, J. (2009) ‘Environmental change and the option value of genetic diversity’, </w:t>
      </w:r>
      <w:r w:rsidRPr="00DF1093">
        <w:rPr>
          <w:rFonts w:ascii="Calibri" w:hAnsi="Calibri" w:cs="Calibri"/>
          <w:i/>
          <w:iCs/>
          <w:noProof/>
          <w:kern w:val="0"/>
        </w:rPr>
        <w:t>Trends in Plant Science</w:t>
      </w:r>
      <w:r w:rsidRPr="00DF1093">
        <w:rPr>
          <w:rFonts w:ascii="Calibri" w:hAnsi="Calibri" w:cs="Calibri"/>
          <w:noProof/>
          <w:kern w:val="0"/>
        </w:rPr>
        <w:t>, 14(1), pp. 51–58. doi: 10.1016/j.tplants.2008.10.002.</w:t>
      </w:r>
    </w:p>
    <w:p w14:paraId="3BE1797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DF1093">
        <w:rPr>
          <w:rFonts w:ascii="Calibri" w:hAnsi="Calibri" w:cs="Calibri"/>
          <w:i/>
          <w:iCs/>
          <w:noProof/>
          <w:kern w:val="0"/>
        </w:rPr>
        <w:t>Oecologia</w:t>
      </w:r>
      <w:r w:rsidRPr="00DF1093">
        <w:rPr>
          <w:rFonts w:ascii="Calibri" w:hAnsi="Calibri" w:cs="Calibri"/>
          <w:noProof/>
          <w:kern w:val="0"/>
        </w:rPr>
        <w:t>, 125(1), pp. 11–17.</w:t>
      </w:r>
    </w:p>
    <w:p w14:paraId="53FD3B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kuzawa, K. and Koyama, H. (1999) ‘Scaling of soil water absorption by seeds: an experiment using seed analogues’, </w:t>
      </w:r>
      <w:r w:rsidRPr="00DF1093">
        <w:rPr>
          <w:rFonts w:ascii="Calibri" w:hAnsi="Calibri" w:cs="Calibri"/>
          <w:i/>
          <w:iCs/>
          <w:noProof/>
          <w:kern w:val="0"/>
        </w:rPr>
        <w:t>Seed Science Research</w:t>
      </w:r>
      <w:r w:rsidRPr="00DF1093">
        <w:rPr>
          <w:rFonts w:ascii="Calibri" w:hAnsi="Calibri" w:cs="Calibri"/>
          <w:noProof/>
          <w:kern w:val="0"/>
        </w:rPr>
        <w:t>, 9(2), pp. 171–178.</w:t>
      </w:r>
    </w:p>
    <w:p w14:paraId="34E7EC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Kinnison, M. T. and Hairston, N. G. (2007) ‘Eco-evolutionary conservation biology: Contemporary evolution and the dynamics of persistence’, </w:t>
      </w:r>
      <w:r w:rsidRPr="00DF1093">
        <w:rPr>
          <w:rFonts w:ascii="Calibri" w:hAnsi="Calibri" w:cs="Calibri"/>
          <w:i/>
          <w:iCs/>
          <w:noProof/>
          <w:kern w:val="0"/>
        </w:rPr>
        <w:t>Functional Ecology</w:t>
      </w:r>
      <w:r w:rsidRPr="00DF1093">
        <w:rPr>
          <w:rFonts w:ascii="Calibri" w:hAnsi="Calibri" w:cs="Calibri"/>
          <w:noProof/>
          <w:kern w:val="0"/>
        </w:rPr>
        <w:t>, 21(3), pp. 444–454. doi: 10.1111/j.1365-2435.2007.01278.x.</w:t>
      </w:r>
    </w:p>
    <w:p w14:paraId="4063775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an Kleunen, M. and Fischer, M. (2005) ‘Constraints on the evolution of adaptive phenotypic plasticity in plants’, </w:t>
      </w:r>
      <w:r w:rsidRPr="00DF1093">
        <w:rPr>
          <w:rFonts w:ascii="Calibri" w:hAnsi="Calibri" w:cs="Calibri"/>
          <w:i/>
          <w:iCs/>
          <w:noProof/>
          <w:kern w:val="0"/>
        </w:rPr>
        <w:t>New Phytologist</w:t>
      </w:r>
      <w:r w:rsidRPr="00DF1093">
        <w:rPr>
          <w:rFonts w:ascii="Calibri" w:hAnsi="Calibri" w:cs="Calibri"/>
          <w:noProof/>
          <w:kern w:val="0"/>
        </w:rPr>
        <w:t>, 166(1), pp. 49–60. doi: 10.1111/j.1469-8137.2004.01296.x.</w:t>
      </w:r>
    </w:p>
    <w:p w14:paraId="42E51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2021) </w:t>
      </w:r>
      <w:r w:rsidRPr="00DF1093">
        <w:rPr>
          <w:rFonts w:ascii="Calibri" w:hAnsi="Calibri" w:cs="Calibri"/>
          <w:i/>
          <w:iCs/>
          <w:noProof/>
          <w:kern w:val="0"/>
        </w:rPr>
        <w:t>Alpine Plant Life</w:t>
      </w:r>
      <w:r w:rsidRPr="00DF1093">
        <w:rPr>
          <w:rFonts w:ascii="Calibri" w:hAnsi="Calibri" w:cs="Calibri"/>
          <w:noProof/>
          <w:kern w:val="0"/>
        </w:rPr>
        <w:t>. 3rd edn. Edited by Springer Nature Switzerland AG 2021. Springer Cham. doi: 10.1007/978-3-030-59538-8.</w:t>
      </w:r>
    </w:p>
    <w:p w14:paraId="6976966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and Hiltbrunner, E. (2021) ‘Why is the alpine flora comparatively robust against climatic warming?’, </w:t>
      </w:r>
      <w:r w:rsidRPr="00DF1093">
        <w:rPr>
          <w:rFonts w:ascii="Calibri" w:hAnsi="Calibri" w:cs="Calibri"/>
          <w:i/>
          <w:iCs/>
          <w:noProof/>
          <w:kern w:val="0"/>
        </w:rPr>
        <w:t>Diversity</w:t>
      </w:r>
      <w:r w:rsidRPr="00DF1093">
        <w:rPr>
          <w:rFonts w:ascii="Calibri" w:hAnsi="Calibri" w:cs="Calibri"/>
          <w:noProof/>
          <w:kern w:val="0"/>
        </w:rPr>
        <w:t>, 13(8). doi: 10.3390/D13080383.</w:t>
      </w:r>
    </w:p>
    <w:p w14:paraId="0574010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s, M. and Poschlod, P. (2008) ‘Correlates of inter-specific variation in germination response to water stress in a semi-arid savannah’, </w:t>
      </w:r>
      <w:r w:rsidRPr="00DF1093">
        <w:rPr>
          <w:rFonts w:ascii="Calibri" w:hAnsi="Calibri" w:cs="Calibri"/>
          <w:i/>
          <w:iCs/>
          <w:noProof/>
          <w:kern w:val="0"/>
        </w:rPr>
        <w:t>Basic and Applied Ecology</w:t>
      </w:r>
      <w:r w:rsidRPr="00DF1093">
        <w:rPr>
          <w:rFonts w:ascii="Calibri" w:hAnsi="Calibri" w:cs="Calibri"/>
          <w:noProof/>
          <w:kern w:val="0"/>
        </w:rPr>
        <w:t>, 9(6), pp. 645–652. doi: 10.1016/j.baae.2007.10.005.</w:t>
      </w:r>
    </w:p>
    <w:p w14:paraId="4E5716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tlarski, S. </w:t>
      </w:r>
      <w:r w:rsidRPr="00DF1093">
        <w:rPr>
          <w:rFonts w:ascii="Calibri" w:hAnsi="Calibri" w:cs="Calibri"/>
          <w:i/>
          <w:iCs/>
          <w:noProof/>
          <w:kern w:val="0"/>
        </w:rPr>
        <w:t>et al.</w:t>
      </w:r>
      <w:r w:rsidRPr="00DF1093">
        <w:rPr>
          <w:rFonts w:ascii="Calibri" w:hAnsi="Calibri" w:cs="Calibri"/>
          <w:noProof/>
          <w:kern w:val="0"/>
        </w:rPr>
        <w:t xml:space="preserve"> (2023) ‘21st Century alpine climate change’, </w:t>
      </w:r>
      <w:r w:rsidRPr="00DF1093">
        <w:rPr>
          <w:rFonts w:ascii="Calibri" w:hAnsi="Calibri" w:cs="Calibri"/>
          <w:i/>
          <w:iCs/>
          <w:noProof/>
          <w:kern w:val="0"/>
        </w:rPr>
        <w:t>Climate Dynamics</w:t>
      </w:r>
      <w:r w:rsidRPr="00DF1093">
        <w:rPr>
          <w:rFonts w:ascii="Calibri" w:hAnsi="Calibri" w:cs="Calibri"/>
          <w:noProof/>
          <w:kern w:val="0"/>
        </w:rPr>
        <w:t>, 60(1–2), pp. 65–86. doi: 10.1007/s00382-022-06303-3.</w:t>
      </w:r>
    </w:p>
    <w:p w14:paraId="7E143EF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urze, S., Bareither, N. and Metz, J. (2017) ‘Phenology, roots and reproductive allocation, but not the LHS scheme, shape ecotypes along an aridity gradient’, </w:t>
      </w:r>
      <w:r w:rsidRPr="00DF1093">
        <w:rPr>
          <w:rFonts w:ascii="Calibri" w:hAnsi="Calibri" w:cs="Calibri"/>
          <w:i/>
          <w:iCs/>
          <w:noProof/>
          <w:kern w:val="0"/>
        </w:rPr>
        <w:t>Perspectives in Plant Ecology, Evolution and Systematics</w:t>
      </w:r>
      <w:r w:rsidRPr="00DF1093">
        <w:rPr>
          <w:rFonts w:ascii="Calibri" w:hAnsi="Calibri" w:cs="Calibri"/>
          <w:noProof/>
          <w:kern w:val="0"/>
        </w:rPr>
        <w:t>, 29(May), pp. 20–29. doi: 10.1016/j.ppees.2017.09.004.</w:t>
      </w:r>
    </w:p>
    <w:p w14:paraId="69C1B7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mpei, C., Metz, J. and Tielbörger, K. (2017) ‘Clinal population divergence in an adaptive parental environmental effect that adjusts seed banking’, </w:t>
      </w:r>
      <w:r w:rsidRPr="00DF1093">
        <w:rPr>
          <w:rFonts w:ascii="Calibri" w:hAnsi="Calibri" w:cs="Calibri"/>
          <w:i/>
          <w:iCs/>
          <w:noProof/>
          <w:kern w:val="0"/>
        </w:rPr>
        <w:t>New Phytologist</w:t>
      </w:r>
      <w:r w:rsidRPr="00DF1093">
        <w:rPr>
          <w:rFonts w:ascii="Calibri" w:hAnsi="Calibri" w:cs="Calibri"/>
          <w:noProof/>
          <w:kern w:val="0"/>
        </w:rPr>
        <w:t>, 214(3), pp. 1230–1244. doi: 10.1111/nph.14436.</w:t>
      </w:r>
    </w:p>
    <w:p w14:paraId="47A47F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nde, R. (2009) ‘Adaptation to an extraordinary environment by evolution of phenotypic plasticity and genetic assimilation’, </w:t>
      </w:r>
      <w:r w:rsidRPr="00DF1093">
        <w:rPr>
          <w:rFonts w:ascii="Calibri" w:hAnsi="Calibri" w:cs="Calibri"/>
          <w:i/>
          <w:iCs/>
          <w:noProof/>
          <w:kern w:val="0"/>
        </w:rPr>
        <w:t>Journal of Evolutionary Biology</w:t>
      </w:r>
      <w:r w:rsidRPr="00DF1093">
        <w:rPr>
          <w:rFonts w:ascii="Calibri" w:hAnsi="Calibri" w:cs="Calibri"/>
          <w:noProof/>
          <w:kern w:val="0"/>
        </w:rPr>
        <w:t>, 22(7), pp. 1435–1446. doi: 10.1111/j.1420-9101.2009.01754.x.</w:t>
      </w:r>
    </w:p>
    <w:p w14:paraId="0CB71A6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evine, J. M., Mceachern, A. K. and Cowan, C. (2011) ‘Seasonal timing of first rain storms affects rare plant population dynamics’, </w:t>
      </w:r>
      <w:r w:rsidRPr="00DF1093">
        <w:rPr>
          <w:rFonts w:ascii="Calibri" w:hAnsi="Calibri" w:cs="Calibri"/>
          <w:i/>
          <w:iCs/>
          <w:noProof/>
          <w:kern w:val="0"/>
        </w:rPr>
        <w:t>Ecology</w:t>
      </w:r>
      <w:r w:rsidRPr="00DF1093">
        <w:rPr>
          <w:rFonts w:ascii="Calibri" w:hAnsi="Calibri" w:cs="Calibri"/>
          <w:noProof/>
          <w:kern w:val="0"/>
        </w:rPr>
        <w:t>, 92(12), pp. 2236–2247.</w:t>
      </w:r>
    </w:p>
    <w:p w14:paraId="677CD8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esanz, S., Gianoli, E. and Valladares, F. (2010) ‘Global change and the evolution of phenotypic plasticity in plants’, </w:t>
      </w:r>
      <w:r w:rsidRPr="00DF1093">
        <w:rPr>
          <w:rFonts w:ascii="Calibri" w:hAnsi="Calibri" w:cs="Calibri"/>
          <w:i/>
          <w:iCs/>
          <w:noProof/>
          <w:kern w:val="0"/>
        </w:rPr>
        <w:t>Annals of the New York Academy of Sciences</w:t>
      </w:r>
      <w:r w:rsidRPr="00DF1093">
        <w:rPr>
          <w:rFonts w:ascii="Calibri" w:hAnsi="Calibri" w:cs="Calibri"/>
          <w:noProof/>
          <w:kern w:val="0"/>
        </w:rPr>
        <w:t>, 1206, pp. 35–55. doi: 10.1111/j.1749-6632.2010.05704.x.</w:t>
      </w:r>
    </w:p>
    <w:p w14:paraId="3B9531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tana, E. </w:t>
      </w:r>
      <w:r w:rsidRPr="00DF1093">
        <w:rPr>
          <w:rFonts w:ascii="Calibri" w:hAnsi="Calibri" w:cs="Calibri"/>
          <w:i/>
          <w:iCs/>
          <w:noProof/>
          <w:kern w:val="0"/>
        </w:rPr>
        <w:t>et al.</w:t>
      </w:r>
      <w:r w:rsidRPr="00DF1093">
        <w:rPr>
          <w:rFonts w:ascii="Calibri" w:hAnsi="Calibri" w:cs="Calibri"/>
          <w:noProof/>
          <w:kern w:val="0"/>
        </w:rPr>
        <w:t xml:space="preserve"> (2022) ‘Physiological and environmental control of seed germination timing </w:t>
      </w:r>
      <w:r w:rsidRPr="00DF1093">
        <w:rPr>
          <w:rFonts w:ascii="Calibri" w:hAnsi="Calibri" w:cs="Calibri"/>
          <w:noProof/>
          <w:kern w:val="0"/>
        </w:rPr>
        <w:lastRenderedPageBreak/>
        <w:t xml:space="preserve">in Mediterranean mountain populations of Gundelia tournefortii’, </w:t>
      </w:r>
      <w:r w:rsidRPr="00DF1093">
        <w:rPr>
          <w:rFonts w:ascii="Calibri" w:hAnsi="Calibri" w:cs="Calibri"/>
          <w:i/>
          <w:iCs/>
          <w:noProof/>
          <w:kern w:val="0"/>
        </w:rPr>
        <w:t>Plant Growth Regulation</w:t>
      </w:r>
      <w:r w:rsidRPr="00DF1093">
        <w:rPr>
          <w:rFonts w:ascii="Calibri" w:hAnsi="Calibri" w:cs="Calibri"/>
          <w:noProof/>
          <w:kern w:val="0"/>
        </w:rPr>
        <w:t>, 97(2), pp. 175–184. doi: 10.1007/s10725-021-00717-5.</w:t>
      </w:r>
    </w:p>
    <w:p w14:paraId="65A0469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Merino-Martín, L.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DF1093">
        <w:rPr>
          <w:rFonts w:ascii="Calibri" w:hAnsi="Calibri" w:cs="Calibri"/>
          <w:i/>
          <w:iCs/>
          <w:noProof/>
          <w:kern w:val="0"/>
        </w:rPr>
        <w:t>Journal of Arid Environments</w:t>
      </w:r>
      <w:r w:rsidRPr="00DF1093">
        <w:rPr>
          <w:rFonts w:ascii="Calibri" w:hAnsi="Calibri" w:cs="Calibri"/>
          <w:noProof/>
          <w:kern w:val="0"/>
        </w:rPr>
        <w:t>, 147, pp. 25–33. doi: https://doi.org/10.1016/j.jaridenv.2017.07.018.</w:t>
      </w:r>
    </w:p>
    <w:p w14:paraId="50C1E3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Michel, B. E. and Kaufmann, M. R. (1973) ‘The Osmotic Potential of Polyethylene Glycol 60001’, pp. 914–916.</w:t>
      </w:r>
    </w:p>
    <w:p w14:paraId="394C34F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ira, S. </w:t>
      </w:r>
      <w:r w:rsidRPr="00DF1093">
        <w:rPr>
          <w:rFonts w:ascii="Calibri" w:hAnsi="Calibri" w:cs="Calibri"/>
          <w:i/>
          <w:iCs/>
          <w:noProof/>
          <w:kern w:val="0"/>
        </w:rPr>
        <w:t>et al.</w:t>
      </w:r>
      <w:r w:rsidRPr="00DF1093">
        <w:rPr>
          <w:rFonts w:ascii="Calibri" w:hAnsi="Calibri" w:cs="Calibri"/>
          <w:noProof/>
          <w:kern w:val="0"/>
        </w:rPr>
        <w:t xml:space="preserve"> (2023) ‘Effect of osmotic stress and salinity on germination and mucilage expansion of seeds of Plantago albicans L. (Plantaginaceae): Inter-population variation’, </w:t>
      </w:r>
      <w:r w:rsidRPr="00DF1093">
        <w:rPr>
          <w:rFonts w:ascii="Calibri" w:hAnsi="Calibri" w:cs="Calibri"/>
          <w:i/>
          <w:iCs/>
          <w:noProof/>
          <w:kern w:val="0"/>
        </w:rPr>
        <w:t>Plant Species Biology</w:t>
      </w:r>
      <w:r w:rsidRPr="00DF1093">
        <w:rPr>
          <w:rFonts w:ascii="Calibri" w:hAnsi="Calibri" w:cs="Calibri"/>
          <w:noProof/>
          <w:kern w:val="0"/>
        </w:rPr>
        <w:t>, 38(6), pp. 286–297. doi: 10.1111/1442-1984.12430.</w:t>
      </w:r>
    </w:p>
    <w:p w14:paraId="3B98C23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ondoni, A. </w:t>
      </w:r>
      <w:r w:rsidRPr="00DF1093">
        <w:rPr>
          <w:rFonts w:ascii="Calibri" w:hAnsi="Calibri" w:cs="Calibri"/>
          <w:i/>
          <w:iCs/>
          <w:noProof/>
          <w:kern w:val="0"/>
        </w:rPr>
        <w:t>et al.</w:t>
      </w:r>
      <w:r w:rsidRPr="00DF1093">
        <w:rPr>
          <w:rFonts w:ascii="Calibri" w:hAnsi="Calibri" w:cs="Calibri"/>
          <w:noProof/>
          <w:kern w:val="0"/>
        </w:rPr>
        <w:t xml:space="preserve"> (2009) ‘Germination requirements of the alpine endemic Silene elisabethae Jan: Effects of cold stratification, light and GA3’, </w:t>
      </w:r>
      <w:r w:rsidRPr="00DF1093">
        <w:rPr>
          <w:rFonts w:ascii="Calibri" w:hAnsi="Calibri" w:cs="Calibri"/>
          <w:i/>
          <w:iCs/>
          <w:noProof/>
          <w:kern w:val="0"/>
        </w:rPr>
        <w:t>Seed Science and Technology</w:t>
      </w:r>
      <w:r w:rsidRPr="00DF1093">
        <w:rPr>
          <w:rFonts w:ascii="Calibri" w:hAnsi="Calibri" w:cs="Calibri"/>
          <w:noProof/>
          <w:kern w:val="0"/>
        </w:rPr>
        <w:t>, 37(1), pp. 79–87. doi: 10.15258/sst.2009.37.1.10.</w:t>
      </w:r>
    </w:p>
    <w:p w14:paraId="6E60AE8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Nicotra, A.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Plant phenotypic plasticity in a changing climate’, </w:t>
      </w:r>
      <w:r w:rsidRPr="00DF1093">
        <w:rPr>
          <w:rFonts w:ascii="Calibri" w:hAnsi="Calibri" w:cs="Calibri"/>
          <w:i/>
          <w:iCs/>
          <w:noProof/>
          <w:kern w:val="0"/>
        </w:rPr>
        <w:t>Trends in Plant Science</w:t>
      </w:r>
      <w:r w:rsidRPr="00DF1093">
        <w:rPr>
          <w:rFonts w:ascii="Calibri" w:hAnsi="Calibri" w:cs="Calibri"/>
          <w:noProof/>
          <w:kern w:val="0"/>
        </w:rPr>
        <w:t>, 15(12), pp. 684–692. doi: 10.1016/j.tplants.2010.09.008.</w:t>
      </w:r>
    </w:p>
    <w:p w14:paraId="0E150B8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Orrù, M. </w:t>
      </w:r>
      <w:r w:rsidRPr="00DF1093">
        <w:rPr>
          <w:rFonts w:ascii="Calibri" w:hAnsi="Calibri" w:cs="Calibri"/>
          <w:i/>
          <w:iCs/>
          <w:noProof/>
          <w:kern w:val="0"/>
        </w:rPr>
        <w:t>et al.</w:t>
      </w:r>
      <w:r w:rsidRPr="00DF1093">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DF1093">
        <w:rPr>
          <w:rFonts w:ascii="Calibri" w:hAnsi="Calibri" w:cs="Calibri"/>
          <w:i/>
          <w:iCs/>
          <w:noProof/>
          <w:kern w:val="0"/>
        </w:rPr>
        <w:t>Annals of Botany</w:t>
      </w:r>
      <w:r w:rsidRPr="00DF1093">
        <w:rPr>
          <w:rFonts w:ascii="Calibri" w:hAnsi="Calibri" w:cs="Calibri"/>
          <w:noProof/>
          <w:kern w:val="0"/>
        </w:rPr>
        <w:t>, 110(8), pp. 1651–1660. doi: 10.1093/aob/mcs218.</w:t>
      </w:r>
    </w:p>
    <w:p w14:paraId="5867E56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Pausas, J. G.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2) ‘Bet-hedging and best-bet strategies shape seed dormancy’, </w:t>
      </w:r>
      <w:r w:rsidRPr="00DF1093">
        <w:rPr>
          <w:rFonts w:ascii="Calibri" w:hAnsi="Calibri" w:cs="Calibri"/>
          <w:i/>
          <w:iCs/>
          <w:noProof/>
          <w:kern w:val="0"/>
        </w:rPr>
        <w:t>New Phytologist</w:t>
      </w:r>
      <w:r w:rsidRPr="00DF1093">
        <w:rPr>
          <w:rFonts w:ascii="Calibri" w:hAnsi="Calibri" w:cs="Calibri"/>
          <w:noProof/>
          <w:kern w:val="0"/>
        </w:rPr>
        <w:t>, 236(4), pp. 1232–1236. doi: 10.1111/nph.18436.</w:t>
      </w:r>
    </w:p>
    <w:p w14:paraId="24D966F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Pedersen, T. L. (2023) ‘patchwork: The Composer of Plots’. Available at: https://cran.r-project.org/package=patchwork.</w:t>
      </w:r>
    </w:p>
    <w:p w14:paraId="434F8F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ns, T. L. and Fenner, M. (2000) ‘Seed responses to light’, in </w:t>
      </w:r>
      <w:r w:rsidRPr="00DF1093">
        <w:rPr>
          <w:rFonts w:ascii="Calibri" w:hAnsi="Calibri" w:cs="Calibri"/>
          <w:i/>
          <w:iCs/>
          <w:noProof/>
          <w:kern w:val="0"/>
        </w:rPr>
        <w:t>Seeds: the ecology of regeneration in plant communities 2</w:t>
      </w:r>
      <w:r w:rsidRPr="00DF1093">
        <w:rPr>
          <w:rFonts w:ascii="Calibri" w:hAnsi="Calibri" w:cs="Calibri"/>
          <w:noProof/>
          <w:kern w:val="0"/>
        </w:rPr>
        <w:t>, pp. 237–260.</w:t>
      </w:r>
    </w:p>
    <w:p w14:paraId="5E31F1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tvin, C. and Tousignant, D. (1996) ‘Evolutionary consequences of simulated global change: Genetic adaptation or adaptive phenotypic plasticity’, </w:t>
      </w:r>
      <w:r w:rsidRPr="00DF1093">
        <w:rPr>
          <w:rFonts w:ascii="Calibri" w:hAnsi="Calibri" w:cs="Calibri"/>
          <w:i/>
          <w:iCs/>
          <w:noProof/>
          <w:kern w:val="0"/>
        </w:rPr>
        <w:t>Oecologia</w:t>
      </w:r>
      <w:r w:rsidRPr="00DF1093">
        <w:rPr>
          <w:rFonts w:ascii="Calibri" w:hAnsi="Calibri" w:cs="Calibri"/>
          <w:noProof/>
          <w:kern w:val="0"/>
        </w:rPr>
        <w:t>, 108(4), pp. 683–693. doi: 10.1007/BF00329043.</w:t>
      </w:r>
    </w:p>
    <w:p w14:paraId="3D02DF6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R Core Team (2022) ‘R: A Language and Environment for Statistical Computing’. Vienna, Austria: R Foundation for Statistical Computing. Available at: https://www.r-project.org/.</w:t>
      </w:r>
    </w:p>
    <w:p w14:paraId="32424B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Ram, K. and Wickham, H. (2023) ‘wesanderson: A Wes Anderson Palette Generator’. Available at: https://cran.r-project.org/package=wesanderson.</w:t>
      </w:r>
    </w:p>
    <w:p w14:paraId="344D398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eed, T. E., Schindler, D. E. and Waples, R. S. (2011) ‘Interacting Effects of Phenotypic Plasticity and Evolution on Population Persistence in a Changing Climate’, </w:t>
      </w:r>
      <w:r w:rsidRPr="00DF1093">
        <w:rPr>
          <w:rFonts w:ascii="Calibri" w:hAnsi="Calibri" w:cs="Calibri"/>
          <w:i/>
          <w:iCs/>
          <w:noProof/>
          <w:kern w:val="0"/>
        </w:rPr>
        <w:t>Conservation Biology</w:t>
      </w:r>
      <w:r w:rsidRPr="00DF1093">
        <w:rPr>
          <w:rFonts w:ascii="Calibri" w:hAnsi="Calibri" w:cs="Calibri"/>
          <w:noProof/>
          <w:kern w:val="0"/>
        </w:rPr>
        <w:t>, 25(1), pp. 56–63. doi: 10.1111/j.1523-1739.2010.01552.x.</w:t>
      </w:r>
    </w:p>
    <w:p w14:paraId="11A5C0A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osbakh, S. </w:t>
      </w:r>
      <w:r w:rsidRPr="00DF1093">
        <w:rPr>
          <w:rFonts w:ascii="Calibri" w:hAnsi="Calibri" w:cs="Calibri"/>
          <w:i/>
          <w:iCs/>
          <w:noProof/>
          <w:kern w:val="0"/>
        </w:rPr>
        <w:t>et al.</w:t>
      </w:r>
      <w:r w:rsidRPr="00DF1093">
        <w:rPr>
          <w:rFonts w:ascii="Calibri" w:hAnsi="Calibri" w:cs="Calibri"/>
          <w:noProof/>
          <w:kern w:val="0"/>
        </w:rPr>
        <w:t xml:space="preserve"> (2022) ‘Alpine plant communities differ in their seed germination requirements along a snowmelt gradient in the Caucasus’, </w:t>
      </w:r>
      <w:r w:rsidRPr="00DF1093">
        <w:rPr>
          <w:rFonts w:ascii="Calibri" w:hAnsi="Calibri" w:cs="Calibri"/>
          <w:i/>
          <w:iCs/>
          <w:noProof/>
          <w:kern w:val="0"/>
        </w:rPr>
        <w:t>Alpine Botany</w:t>
      </w:r>
      <w:r w:rsidRPr="00DF1093">
        <w:rPr>
          <w:rFonts w:ascii="Calibri" w:hAnsi="Calibri" w:cs="Calibri"/>
          <w:noProof/>
          <w:kern w:val="0"/>
        </w:rPr>
        <w:t>, 132(2), pp. 223–232. doi: 10.1007/s00035-022-00286-x.</w:t>
      </w:r>
    </w:p>
    <w:p w14:paraId="1EDB6AE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cherrer, D. and Körner, C. (2011) ‘Topographically controlled thermal-habitat differentiation buffers alpine plant diversity against climate warming’, </w:t>
      </w:r>
      <w:r w:rsidRPr="00DF1093">
        <w:rPr>
          <w:rFonts w:ascii="Calibri" w:hAnsi="Calibri" w:cs="Calibri"/>
          <w:i/>
          <w:iCs/>
          <w:noProof/>
          <w:kern w:val="0"/>
        </w:rPr>
        <w:t>Journal of Biogeography</w:t>
      </w:r>
      <w:r w:rsidRPr="00DF1093">
        <w:rPr>
          <w:rFonts w:ascii="Calibri" w:hAnsi="Calibri" w:cs="Calibri"/>
          <w:noProof/>
          <w:kern w:val="0"/>
        </w:rPr>
        <w:t>, 38, pp. 406–416. doi: https://doi.org/10.1111/j.1365-2699.2010.02407.x.</w:t>
      </w:r>
    </w:p>
    <w:p w14:paraId="62A1034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Seneviratne, S. I.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Investigating soil moisture-climate interactions in a changing climate: A review’, </w:t>
      </w:r>
      <w:r w:rsidRPr="00DF1093">
        <w:rPr>
          <w:rFonts w:ascii="Calibri" w:hAnsi="Calibri" w:cs="Calibri"/>
          <w:i/>
          <w:iCs/>
          <w:noProof/>
          <w:kern w:val="0"/>
        </w:rPr>
        <w:t>Earth-Science Reviews</w:t>
      </w:r>
      <w:r w:rsidRPr="00DF1093">
        <w:rPr>
          <w:rFonts w:ascii="Calibri" w:hAnsi="Calibri" w:cs="Calibri"/>
          <w:noProof/>
          <w:kern w:val="0"/>
        </w:rPr>
        <w:t>, 99(3–4), pp. 125–161. doi: 10.1016/j.earscirev.2010.02.004.</w:t>
      </w:r>
    </w:p>
    <w:p w14:paraId="560768B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umner, E. and Venn, S. (2021) ‘Plant responses to changing water supply and availability in high elevation ecosystems: A quantitative systematic review and meta‐analysis’, </w:t>
      </w:r>
      <w:r w:rsidRPr="00DF1093">
        <w:rPr>
          <w:rFonts w:ascii="Calibri" w:hAnsi="Calibri" w:cs="Calibri"/>
          <w:i/>
          <w:iCs/>
          <w:noProof/>
          <w:kern w:val="0"/>
        </w:rPr>
        <w:t>Land</w:t>
      </w:r>
      <w:r w:rsidRPr="00DF1093">
        <w:rPr>
          <w:rFonts w:ascii="Calibri" w:hAnsi="Calibri" w:cs="Calibri"/>
          <w:noProof/>
          <w:kern w:val="0"/>
        </w:rPr>
        <w:t>, 10(11). doi: 10.3390/land10111150.</w:t>
      </w:r>
    </w:p>
    <w:p w14:paraId="7549684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1990) ‘Delayed reproduction and fitness in variable environments’, </w:t>
      </w:r>
      <w:r w:rsidRPr="00DF1093">
        <w:rPr>
          <w:rFonts w:ascii="Calibri" w:hAnsi="Calibri" w:cs="Calibri"/>
          <w:i/>
          <w:iCs/>
          <w:noProof/>
          <w:kern w:val="0"/>
        </w:rPr>
        <w:t>Proceedings of the National Academy of Sciences of the United States of America</w:t>
      </w:r>
      <w:r w:rsidRPr="00DF1093">
        <w:rPr>
          <w:rFonts w:ascii="Calibri" w:hAnsi="Calibri" w:cs="Calibri"/>
          <w:noProof/>
          <w:kern w:val="0"/>
        </w:rPr>
        <w:t>, 87(3), pp. 1139–1143. doi: 10.1073/pnas.87.3.1139.</w:t>
      </w:r>
    </w:p>
    <w:p w14:paraId="1C33762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and Wiener, P. (2000) ‘Escape in time: stay young or age gracefully?’, </w:t>
      </w:r>
      <w:r w:rsidRPr="00DF1093">
        <w:rPr>
          <w:rFonts w:ascii="Calibri" w:hAnsi="Calibri" w:cs="Calibri"/>
          <w:i/>
          <w:iCs/>
          <w:noProof/>
          <w:kern w:val="0"/>
        </w:rPr>
        <w:t>Ecological Modelling</w:t>
      </w:r>
      <w:r w:rsidRPr="00DF1093">
        <w:rPr>
          <w:rFonts w:ascii="Calibri" w:hAnsi="Calibri" w:cs="Calibri"/>
          <w:noProof/>
          <w:kern w:val="0"/>
        </w:rPr>
        <w:t>, 133(1–2), pp. 143–159. doi: 10.1016/S0304-3800(00)00288-X.</w:t>
      </w:r>
    </w:p>
    <w:p w14:paraId="7D481C0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enable, D. L. and Brown, J. S. (1988) ‘The selective interactions of dispersal, dormancy, and seed size as adaptations for reducing risk in variable environments’, </w:t>
      </w:r>
      <w:r w:rsidRPr="00DF1093">
        <w:rPr>
          <w:rFonts w:ascii="Calibri" w:hAnsi="Calibri" w:cs="Calibri"/>
          <w:i/>
          <w:iCs/>
          <w:noProof/>
          <w:kern w:val="0"/>
        </w:rPr>
        <w:t>American Naturalist</w:t>
      </w:r>
      <w:r w:rsidRPr="00DF1093">
        <w:rPr>
          <w:rFonts w:ascii="Calibri" w:hAnsi="Calibri" w:cs="Calibri"/>
          <w:noProof/>
          <w:kern w:val="0"/>
        </w:rPr>
        <w:t>, 131(3), pp. 360–384. doi: 10.1086/284795.</w:t>
      </w:r>
    </w:p>
    <w:p w14:paraId="5267B698" w14:textId="77777777" w:rsidR="00DF1093" w:rsidRPr="001B1818" w:rsidRDefault="00DF1093" w:rsidP="00DF1093">
      <w:pPr>
        <w:widowControl w:val="0"/>
        <w:autoSpaceDE w:val="0"/>
        <w:autoSpaceDN w:val="0"/>
        <w:adjustRightInd w:val="0"/>
        <w:spacing w:line="360" w:lineRule="auto"/>
        <w:rPr>
          <w:rFonts w:ascii="Calibri" w:hAnsi="Calibri" w:cs="Calibri"/>
          <w:noProof/>
          <w:kern w:val="0"/>
          <w:lang w:val="es-ES"/>
        </w:rPr>
      </w:pPr>
      <w:r w:rsidRPr="001B1818">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1B1818">
        <w:rPr>
          <w:rFonts w:ascii="Calibri" w:hAnsi="Calibri" w:cs="Calibri"/>
          <w:i/>
          <w:iCs/>
          <w:noProof/>
          <w:kern w:val="0"/>
          <w:lang w:val="es-ES"/>
        </w:rPr>
        <w:t>Pesquisa Agropecuária Brasileira</w:t>
      </w:r>
      <w:r w:rsidRPr="001B1818">
        <w:rPr>
          <w:rFonts w:ascii="Calibri" w:hAnsi="Calibri" w:cs="Calibri"/>
          <w:noProof/>
          <w:kern w:val="0"/>
          <w:lang w:val="es-ES"/>
        </w:rPr>
        <w:t>, 26(11/12), pp. 1957–1968.</w:t>
      </w:r>
    </w:p>
    <w:p w14:paraId="6FD4C9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orkauf, M. </w:t>
      </w:r>
      <w:r w:rsidRPr="00DF1093">
        <w:rPr>
          <w:rFonts w:ascii="Calibri" w:hAnsi="Calibri" w:cs="Calibri"/>
          <w:i/>
          <w:iCs/>
          <w:noProof/>
          <w:kern w:val="0"/>
        </w:rPr>
        <w:t>et al.</w:t>
      </w:r>
      <w:r w:rsidRPr="00DF1093">
        <w:rPr>
          <w:rFonts w:ascii="Calibri" w:hAnsi="Calibri" w:cs="Calibri"/>
          <w:noProof/>
          <w:kern w:val="0"/>
        </w:rPr>
        <w:t xml:space="preserve"> (2021) ‘Past and future snowmelt trends in the Swiss Alps: the role of temperature and snowpack’, </w:t>
      </w:r>
      <w:r w:rsidRPr="00DF1093">
        <w:rPr>
          <w:rFonts w:ascii="Calibri" w:hAnsi="Calibri" w:cs="Calibri"/>
          <w:i/>
          <w:iCs/>
          <w:noProof/>
          <w:kern w:val="0"/>
        </w:rPr>
        <w:t>Climatic Change</w:t>
      </w:r>
      <w:r w:rsidRPr="00DF1093">
        <w:rPr>
          <w:rFonts w:ascii="Calibri" w:hAnsi="Calibri" w:cs="Calibri"/>
          <w:noProof/>
          <w:kern w:val="0"/>
        </w:rPr>
        <w:t>, 165(3–4), pp. 1–19. doi: 10.1007/s10584-021-03027-x.</w:t>
      </w:r>
    </w:p>
    <w:p w14:paraId="5150617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Walck, J. L. </w:t>
      </w:r>
      <w:r w:rsidRPr="00DF1093">
        <w:rPr>
          <w:rFonts w:ascii="Calibri" w:hAnsi="Calibri" w:cs="Calibri"/>
          <w:i/>
          <w:iCs/>
          <w:noProof/>
          <w:kern w:val="0"/>
        </w:rPr>
        <w:t>et al.</w:t>
      </w:r>
      <w:r w:rsidRPr="00DF1093">
        <w:rPr>
          <w:rFonts w:ascii="Calibri" w:hAnsi="Calibri" w:cs="Calibri"/>
          <w:noProof/>
          <w:kern w:val="0"/>
        </w:rPr>
        <w:t xml:space="preserve"> (2011) ‘Climate change and plant regeneration from seed’, </w:t>
      </w:r>
      <w:r w:rsidRPr="00DF1093">
        <w:rPr>
          <w:rFonts w:ascii="Calibri" w:hAnsi="Calibri" w:cs="Calibri"/>
          <w:i/>
          <w:iCs/>
          <w:noProof/>
          <w:kern w:val="0"/>
        </w:rPr>
        <w:t>Global Change Biology</w:t>
      </w:r>
      <w:r w:rsidRPr="00DF1093">
        <w:rPr>
          <w:rFonts w:ascii="Calibri" w:hAnsi="Calibri" w:cs="Calibri"/>
          <w:noProof/>
          <w:kern w:val="0"/>
        </w:rPr>
        <w:t>, 17(6), pp. 2145–2161. doi: 10.1111/j.1365-2486.2010.02368.x.</w:t>
      </w:r>
    </w:p>
    <w:p w14:paraId="13B933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Westerband, A. C., Funk, J. L. and Barton, K. E. (2021) ‘Intraspecific trait variation in plants: A renewed focus on its role in ecological processes’, </w:t>
      </w:r>
      <w:r w:rsidRPr="00DF1093">
        <w:rPr>
          <w:rFonts w:ascii="Calibri" w:hAnsi="Calibri" w:cs="Calibri"/>
          <w:i/>
          <w:iCs/>
          <w:noProof/>
          <w:kern w:val="0"/>
        </w:rPr>
        <w:t>Annals of Botany</w:t>
      </w:r>
      <w:r w:rsidRPr="00DF1093">
        <w:rPr>
          <w:rFonts w:ascii="Calibri" w:hAnsi="Calibri" w:cs="Calibri"/>
          <w:noProof/>
          <w:kern w:val="0"/>
        </w:rPr>
        <w:t>, 127(4), pp. 397–410. doi: 10.1093/aob/mcab011.</w:t>
      </w:r>
    </w:p>
    <w:p w14:paraId="42E88BD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Wickham, H. (2016) ‘ggplot2: Elegant Graphics for Data Analysis’. New York: Springer-Verlag.</w:t>
      </w:r>
    </w:p>
    <w:p w14:paraId="6E494BDC" w14:textId="77777777" w:rsidR="00DF1093" w:rsidRPr="00DF1093" w:rsidRDefault="00DF1093" w:rsidP="00DF1093">
      <w:pPr>
        <w:widowControl w:val="0"/>
        <w:autoSpaceDE w:val="0"/>
        <w:autoSpaceDN w:val="0"/>
        <w:adjustRightInd w:val="0"/>
        <w:spacing w:line="360" w:lineRule="auto"/>
        <w:rPr>
          <w:rFonts w:ascii="Calibri" w:hAnsi="Calibri" w:cs="Calibri"/>
          <w:noProof/>
        </w:rPr>
      </w:pPr>
      <w:r w:rsidRPr="00DF1093">
        <w:rPr>
          <w:rFonts w:ascii="Calibri" w:hAnsi="Calibri" w:cs="Calibri"/>
          <w:noProof/>
          <w:kern w:val="0"/>
        </w:rPr>
        <w:t xml:space="preserve">Yi, F. </w:t>
      </w:r>
      <w:r w:rsidRPr="00DF1093">
        <w:rPr>
          <w:rFonts w:ascii="Calibri" w:hAnsi="Calibri" w:cs="Calibri"/>
          <w:i/>
          <w:iCs/>
          <w:noProof/>
          <w:kern w:val="0"/>
        </w:rPr>
        <w:t>et al.</w:t>
      </w:r>
      <w:r w:rsidRPr="00DF1093">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DF1093">
        <w:rPr>
          <w:rFonts w:ascii="Calibri" w:hAnsi="Calibri" w:cs="Calibri"/>
          <w:i/>
          <w:iCs/>
          <w:noProof/>
          <w:kern w:val="0"/>
        </w:rPr>
        <w:t>Ecology and Evolution</w:t>
      </w:r>
      <w:r w:rsidRPr="00DF1093">
        <w:rPr>
          <w:rFonts w:ascii="Calibri" w:hAnsi="Calibri" w:cs="Calibri"/>
          <w:noProof/>
          <w:kern w:val="0"/>
        </w:rPr>
        <w:t>, 9(4), pp. 2149–2159. doi: 10.1002/ece3.4909.</w:t>
      </w:r>
    </w:p>
    <w:p w14:paraId="6D7F9679" w14:textId="77777777" w:rsidR="006F0A6D" w:rsidRDefault="00594767" w:rsidP="00594767">
      <w:r w:rsidRPr="00927584">
        <w:fldChar w:fldCharType="end"/>
      </w:r>
    </w:p>
    <w:sectPr w:rsidR="006F0A6D" w:rsidSect="001B1818">
      <w:foot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5BDEF9" w14:textId="77777777" w:rsidR="00BB6F19" w:rsidRDefault="00BB6F19" w:rsidP="001B1818">
      <w:pPr>
        <w:spacing w:after="0" w:line="240" w:lineRule="auto"/>
      </w:pPr>
      <w:r>
        <w:separator/>
      </w:r>
    </w:p>
  </w:endnote>
  <w:endnote w:type="continuationSeparator" w:id="0">
    <w:p w14:paraId="216A80C6" w14:textId="77777777" w:rsidR="00BB6F19" w:rsidRDefault="00BB6F19"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EndPr/>
    <w:sdtContent>
      <w:p w14:paraId="038DCE25" w14:textId="54712188" w:rsidR="001B1818" w:rsidRDefault="001B1818">
        <w:pPr>
          <w:pStyle w:val="Piedepgina"/>
          <w:jc w:val="center"/>
        </w:pPr>
        <w:r>
          <w:fldChar w:fldCharType="begin"/>
        </w:r>
        <w:r>
          <w:instrText>PAGE   \* MERGEFORMAT</w:instrText>
        </w:r>
        <w:r>
          <w:fldChar w:fldCharType="separate"/>
        </w:r>
        <w:r w:rsidRPr="001B1818">
          <w:rPr>
            <w:noProof/>
            <w:lang w:val="es-ES"/>
          </w:rPr>
          <w:t>25</w:t>
        </w:r>
        <w:r>
          <w:fldChar w:fldCharType="end"/>
        </w:r>
      </w:p>
    </w:sdtContent>
  </w:sdt>
  <w:p w14:paraId="145F8462" w14:textId="77777777" w:rsidR="001B1818" w:rsidRDefault="001B181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DF7B4A" w14:textId="77777777" w:rsidR="00BB6F19" w:rsidRDefault="00BB6F19" w:rsidP="001B1818">
      <w:pPr>
        <w:spacing w:after="0" w:line="240" w:lineRule="auto"/>
      </w:pPr>
      <w:r>
        <w:separator/>
      </w:r>
    </w:p>
  </w:footnote>
  <w:footnote w:type="continuationSeparator" w:id="0">
    <w:p w14:paraId="1B934FF3" w14:textId="77777777" w:rsidR="00BB6F19" w:rsidRDefault="00BB6F19"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12833204">
    <w:abstractNumId w:val="3"/>
  </w:num>
  <w:num w:numId="2" w16cid:durableId="67729405">
    <w:abstractNumId w:val="4"/>
  </w:num>
  <w:num w:numId="3" w16cid:durableId="1883130072">
    <w:abstractNumId w:val="2"/>
  </w:num>
  <w:num w:numId="4" w16cid:durableId="2135367363">
    <w:abstractNumId w:val="8"/>
  </w:num>
  <w:num w:numId="5" w16cid:durableId="1077048432">
    <w:abstractNumId w:val="0"/>
  </w:num>
  <w:num w:numId="6" w16cid:durableId="1121874966">
    <w:abstractNumId w:val="7"/>
  </w:num>
  <w:num w:numId="7" w16cid:durableId="640232591">
    <w:abstractNumId w:val="5"/>
  </w:num>
  <w:num w:numId="8" w16cid:durableId="1267301965">
    <w:abstractNumId w:val="1"/>
  </w:num>
  <w:num w:numId="9" w16cid:durableId="14344755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767"/>
    <w:rsid w:val="00071666"/>
    <w:rsid w:val="00073B43"/>
    <w:rsid w:val="00100F42"/>
    <w:rsid w:val="00153133"/>
    <w:rsid w:val="001B1818"/>
    <w:rsid w:val="001C51A6"/>
    <w:rsid w:val="001E2DA3"/>
    <w:rsid w:val="00236499"/>
    <w:rsid w:val="00260EDB"/>
    <w:rsid w:val="00367F51"/>
    <w:rsid w:val="00404FB1"/>
    <w:rsid w:val="005622D3"/>
    <w:rsid w:val="00594767"/>
    <w:rsid w:val="00605D48"/>
    <w:rsid w:val="00655A39"/>
    <w:rsid w:val="00661FC8"/>
    <w:rsid w:val="006F0A6D"/>
    <w:rsid w:val="007319EF"/>
    <w:rsid w:val="00752473"/>
    <w:rsid w:val="00783EBB"/>
    <w:rsid w:val="00873F29"/>
    <w:rsid w:val="008E14A8"/>
    <w:rsid w:val="008F4C71"/>
    <w:rsid w:val="00A12A16"/>
    <w:rsid w:val="00A16DAB"/>
    <w:rsid w:val="00B05DE0"/>
    <w:rsid w:val="00B236BF"/>
    <w:rsid w:val="00BB6F19"/>
    <w:rsid w:val="00CA0629"/>
    <w:rsid w:val="00CB39BD"/>
    <w:rsid w:val="00D641D4"/>
    <w:rsid w:val="00DD4936"/>
    <w:rsid w:val="00DF1093"/>
    <w:rsid w:val="00E33588"/>
    <w:rsid w:val="00F27E3C"/>
    <w:rsid w:val="00FC46E9"/>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C8275-39DA-47E1-8DEE-065067EE6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5</Pages>
  <Words>47192</Words>
  <Characters>274192</Characters>
  <Application>Microsoft Office Word</Application>
  <DocSecurity>0</DocSecurity>
  <Lines>5173</Lines>
  <Paragraphs>19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LARA ESPINOSA DEL ALBA</cp:lastModifiedBy>
  <cp:revision>28</cp:revision>
  <dcterms:created xsi:type="dcterms:W3CDTF">2024-03-22T14:49:00Z</dcterms:created>
  <dcterms:modified xsi:type="dcterms:W3CDTF">2024-07-1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